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Yesith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ipervnculo"/>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E72A05">
          <w:pPr>
            <w:pStyle w:val="TDC1"/>
            <w:tabs>
              <w:tab w:val="right" w:pos="8828"/>
            </w:tabs>
            <w:rPr>
              <w:rFonts w:asciiTheme="minorHAnsi" w:eastAsiaTheme="minorEastAsia" w:hAnsiTheme="minorHAnsi" w:cstheme="minorBidi"/>
              <w:noProof/>
              <w:color w:val="auto"/>
            </w:rPr>
          </w:pPr>
          <w:hyperlink w:anchor="_Toc497478877" w:history="1">
            <w:r w:rsidR="004B0D1D" w:rsidRPr="000B7EB0">
              <w:rPr>
                <w:rStyle w:val="Hipervnculo"/>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E72A05">
          <w:pPr>
            <w:pStyle w:val="TD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ipervnculo"/>
                <w:noProof/>
              </w:rPr>
              <w:t>1.</w:t>
            </w:r>
            <w:r w:rsidR="004B0D1D">
              <w:rPr>
                <w:rFonts w:asciiTheme="minorHAnsi" w:eastAsiaTheme="minorEastAsia" w:hAnsiTheme="minorHAnsi" w:cstheme="minorBidi"/>
                <w:noProof/>
                <w:color w:val="auto"/>
              </w:rPr>
              <w:tab/>
            </w:r>
            <w:r w:rsidR="004B0D1D" w:rsidRPr="000B7EB0">
              <w:rPr>
                <w:rStyle w:val="Hipervnculo"/>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E72A05">
          <w:pPr>
            <w:pStyle w:val="TD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ipervnculo"/>
                <w:noProof/>
              </w:rPr>
              <w:t>1.1.</w:t>
            </w:r>
            <w:r w:rsidR="004B0D1D">
              <w:rPr>
                <w:rFonts w:asciiTheme="minorHAnsi" w:eastAsiaTheme="minorEastAsia" w:hAnsiTheme="minorHAnsi" w:cstheme="minorBidi"/>
                <w:noProof/>
                <w:color w:val="auto"/>
              </w:rPr>
              <w:tab/>
            </w:r>
            <w:r w:rsidR="004B0D1D" w:rsidRPr="000B7EB0">
              <w:rPr>
                <w:rStyle w:val="Hipervnculo"/>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E72A05">
          <w:pPr>
            <w:pStyle w:val="TD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ipervnculo"/>
                <w:noProof/>
              </w:rPr>
              <w:t>1.2.</w:t>
            </w:r>
            <w:r w:rsidR="004B0D1D">
              <w:rPr>
                <w:rFonts w:asciiTheme="minorHAnsi" w:eastAsiaTheme="minorEastAsia" w:hAnsiTheme="minorHAnsi" w:cstheme="minorBidi"/>
                <w:noProof/>
                <w:color w:val="auto"/>
              </w:rPr>
              <w:tab/>
            </w:r>
            <w:r w:rsidR="004B0D1D" w:rsidRPr="000B7EB0">
              <w:rPr>
                <w:rStyle w:val="Hipervnculo"/>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E72A05">
          <w:pPr>
            <w:pStyle w:val="TD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ipervnculo"/>
                <w:noProof/>
              </w:rPr>
              <w:t>1.3.</w:t>
            </w:r>
            <w:r w:rsidR="004B0D1D">
              <w:rPr>
                <w:rFonts w:asciiTheme="minorHAnsi" w:eastAsiaTheme="minorEastAsia" w:hAnsiTheme="minorHAnsi" w:cstheme="minorBidi"/>
                <w:noProof/>
                <w:color w:val="auto"/>
              </w:rPr>
              <w:tab/>
            </w:r>
            <w:r w:rsidR="004B0D1D" w:rsidRPr="000B7EB0">
              <w:rPr>
                <w:rStyle w:val="Hipervnculo"/>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E72A05">
          <w:pPr>
            <w:pStyle w:val="TD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ipervnculo"/>
                <w:noProof/>
              </w:rPr>
              <w:t>1.3.1.</w:t>
            </w:r>
            <w:r w:rsidR="004B0D1D">
              <w:rPr>
                <w:rFonts w:asciiTheme="minorHAnsi" w:eastAsiaTheme="minorEastAsia" w:hAnsiTheme="minorHAnsi" w:cstheme="minorBidi"/>
                <w:noProof/>
                <w:color w:val="auto"/>
              </w:rPr>
              <w:tab/>
            </w:r>
            <w:r w:rsidR="004B0D1D" w:rsidRPr="000B7EB0">
              <w:rPr>
                <w:rStyle w:val="Hipervnculo"/>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E72A05">
          <w:pPr>
            <w:pStyle w:val="TD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ipervnculo"/>
                <w:noProof/>
              </w:rPr>
              <w:t>1.3.2.</w:t>
            </w:r>
            <w:r w:rsidR="004B0D1D">
              <w:rPr>
                <w:rFonts w:asciiTheme="minorHAnsi" w:eastAsiaTheme="minorEastAsia" w:hAnsiTheme="minorHAnsi" w:cstheme="minorBidi"/>
                <w:noProof/>
                <w:color w:val="auto"/>
              </w:rPr>
              <w:tab/>
            </w:r>
            <w:r w:rsidR="004B0D1D" w:rsidRPr="000B7EB0">
              <w:rPr>
                <w:rStyle w:val="Hipervnculo"/>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E72A05">
          <w:pPr>
            <w:pStyle w:val="TD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ipervnculo"/>
                <w:noProof/>
              </w:rPr>
              <w:t>1.4.</w:t>
            </w:r>
            <w:r w:rsidR="004B0D1D">
              <w:rPr>
                <w:rFonts w:asciiTheme="minorHAnsi" w:eastAsiaTheme="minorEastAsia" w:hAnsiTheme="minorHAnsi" w:cstheme="minorBidi"/>
                <w:noProof/>
                <w:color w:val="auto"/>
              </w:rPr>
              <w:tab/>
            </w:r>
            <w:r w:rsidR="004B0D1D" w:rsidRPr="000B7EB0">
              <w:rPr>
                <w:rStyle w:val="Hipervnculo"/>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E72A05">
          <w:pPr>
            <w:pStyle w:val="TD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ipervnculo"/>
                <w:noProof/>
              </w:rPr>
              <w:t>2.</w:t>
            </w:r>
            <w:r w:rsidR="004B0D1D">
              <w:rPr>
                <w:rFonts w:asciiTheme="minorHAnsi" w:eastAsiaTheme="minorEastAsia" w:hAnsiTheme="minorHAnsi" w:cstheme="minorBidi"/>
                <w:noProof/>
                <w:color w:val="auto"/>
              </w:rPr>
              <w:tab/>
            </w:r>
            <w:r w:rsidR="004B0D1D" w:rsidRPr="000B7EB0">
              <w:rPr>
                <w:rStyle w:val="Hipervnculo"/>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E72A05">
          <w:pPr>
            <w:pStyle w:val="TDC2"/>
            <w:tabs>
              <w:tab w:val="right" w:pos="8828"/>
            </w:tabs>
            <w:rPr>
              <w:rFonts w:asciiTheme="minorHAnsi" w:eastAsiaTheme="minorEastAsia" w:hAnsiTheme="minorHAnsi" w:cstheme="minorBidi"/>
              <w:noProof/>
              <w:color w:val="auto"/>
            </w:rPr>
          </w:pPr>
          <w:hyperlink w:anchor="_Toc497478886" w:history="1">
            <w:r w:rsidR="004B0D1D" w:rsidRPr="000B7EB0">
              <w:rPr>
                <w:rStyle w:val="Hipervnculo"/>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E72A05">
          <w:pPr>
            <w:pStyle w:val="TDC2"/>
            <w:tabs>
              <w:tab w:val="right" w:pos="8828"/>
            </w:tabs>
            <w:rPr>
              <w:rFonts w:asciiTheme="minorHAnsi" w:eastAsiaTheme="minorEastAsia" w:hAnsiTheme="minorHAnsi" w:cstheme="minorBidi"/>
              <w:noProof/>
              <w:color w:val="auto"/>
            </w:rPr>
          </w:pPr>
          <w:hyperlink w:anchor="_Toc497478887" w:history="1">
            <w:r w:rsidR="004B0D1D" w:rsidRPr="000B7EB0">
              <w:rPr>
                <w:rStyle w:val="Hipervnculo"/>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E72A05">
          <w:pPr>
            <w:pStyle w:val="TDC2"/>
            <w:tabs>
              <w:tab w:val="right" w:pos="8828"/>
            </w:tabs>
            <w:rPr>
              <w:rFonts w:asciiTheme="minorHAnsi" w:eastAsiaTheme="minorEastAsia" w:hAnsiTheme="minorHAnsi" w:cstheme="minorBidi"/>
              <w:noProof/>
              <w:color w:val="auto"/>
            </w:rPr>
          </w:pPr>
          <w:hyperlink w:anchor="_Toc497478888" w:history="1">
            <w:r w:rsidR="004B0D1D" w:rsidRPr="000B7EB0">
              <w:rPr>
                <w:rStyle w:val="Hipervnculo"/>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E72A05">
          <w:pPr>
            <w:pStyle w:val="TD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ipervnculo"/>
                <w:noProof/>
              </w:rPr>
              <w:t>3.</w:t>
            </w:r>
            <w:r w:rsidR="004B0D1D">
              <w:rPr>
                <w:rFonts w:asciiTheme="minorHAnsi" w:eastAsiaTheme="minorEastAsia" w:hAnsiTheme="minorHAnsi" w:cstheme="minorBidi"/>
                <w:noProof/>
                <w:color w:val="auto"/>
              </w:rPr>
              <w:tab/>
            </w:r>
            <w:r w:rsidR="004B0D1D" w:rsidRPr="000B7EB0">
              <w:rPr>
                <w:rStyle w:val="Hipervnculo"/>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E72A05">
          <w:pPr>
            <w:pStyle w:val="TDC2"/>
            <w:tabs>
              <w:tab w:val="right" w:pos="8828"/>
            </w:tabs>
            <w:rPr>
              <w:rFonts w:asciiTheme="minorHAnsi" w:eastAsiaTheme="minorEastAsia" w:hAnsiTheme="minorHAnsi" w:cstheme="minorBidi"/>
              <w:noProof/>
              <w:color w:val="auto"/>
            </w:rPr>
          </w:pPr>
          <w:hyperlink w:anchor="_Toc497478890" w:history="1">
            <w:r w:rsidR="004B0D1D" w:rsidRPr="000B7EB0">
              <w:rPr>
                <w:rStyle w:val="Hipervnculo"/>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891" w:history="1">
            <w:r w:rsidR="004B0D1D" w:rsidRPr="000B7EB0">
              <w:rPr>
                <w:rStyle w:val="Hipervnculo"/>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892" w:history="1">
            <w:r w:rsidR="004B0D1D" w:rsidRPr="000B7EB0">
              <w:rPr>
                <w:rStyle w:val="Hipervnculo"/>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893" w:history="1">
            <w:r w:rsidR="004B0D1D" w:rsidRPr="000B7EB0">
              <w:rPr>
                <w:rStyle w:val="Hipervnculo"/>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894" w:history="1">
            <w:r w:rsidR="004B0D1D" w:rsidRPr="000B7EB0">
              <w:rPr>
                <w:rStyle w:val="Hipervnculo"/>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895" w:history="1">
            <w:r w:rsidR="004B0D1D" w:rsidRPr="000B7EB0">
              <w:rPr>
                <w:rStyle w:val="Hipervnculo"/>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896" w:history="1">
            <w:r w:rsidR="004B0D1D" w:rsidRPr="000B7EB0">
              <w:rPr>
                <w:rStyle w:val="Hipervnculo"/>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897" w:history="1">
            <w:r w:rsidR="004B0D1D" w:rsidRPr="000B7EB0">
              <w:rPr>
                <w:rStyle w:val="Hipervnculo"/>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898" w:history="1">
            <w:r w:rsidR="004B0D1D" w:rsidRPr="000B7EB0">
              <w:rPr>
                <w:rStyle w:val="Hipervnculo"/>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899" w:history="1">
            <w:r w:rsidR="004B0D1D" w:rsidRPr="000B7EB0">
              <w:rPr>
                <w:rStyle w:val="Hipervnculo"/>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E72A05">
          <w:pPr>
            <w:pStyle w:val="TDC2"/>
            <w:tabs>
              <w:tab w:val="right" w:pos="8828"/>
            </w:tabs>
            <w:rPr>
              <w:rFonts w:asciiTheme="minorHAnsi" w:eastAsiaTheme="minorEastAsia" w:hAnsiTheme="minorHAnsi" w:cstheme="minorBidi"/>
              <w:noProof/>
              <w:color w:val="auto"/>
            </w:rPr>
          </w:pPr>
          <w:hyperlink w:anchor="_Toc497478900" w:history="1">
            <w:r w:rsidR="004B0D1D" w:rsidRPr="000B7EB0">
              <w:rPr>
                <w:rStyle w:val="Hipervnculo"/>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901" w:history="1">
            <w:r w:rsidR="004B0D1D" w:rsidRPr="000B7EB0">
              <w:rPr>
                <w:rStyle w:val="Hipervnculo"/>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02" w:history="1">
            <w:r w:rsidR="004B0D1D" w:rsidRPr="000B7EB0">
              <w:rPr>
                <w:rStyle w:val="Hipervnculo"/>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03" w:history="1">
            <w:r w:rsidR="004B0D1D" w:rsidRPr="000B7EB0">
              <w:rPr>
                <w:rStyle w:val="Hipervnculo"/>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04" w:history="1">
            <w:r w:rsidR="004B0D1D" w:rsidRPr="000B7EB0">
              <w:rPr>
                <w:rStyle w:val="Hipervnculo"/>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05" w:history="1">
            <w:r w:rsidR="004B0D1D" w:rsidRPr="000B7EB0">
              <w:rPr>
                <w:rStyle w:val="Hipervnculo"/>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06" w:history="1">
            <w:r w:rsidR="004B0D1D" w:rsidRPr="000B7EB0">
              <w:rPr>
                <w:rStyle w:val="Hipervnculo"/>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07" w:history="1">
            <w:r w:rsidR="004B0D1D" w:rsidRPr="000B7EB0">
              <w:rPr>
                <w:rStyle w:val="Hipervnculo"/>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08" w:history="1">
            <w:r w:rsidR="004B0D1D" w:rsidRPr="000B7EB0">
              <w:rPr>
                <w:rStyle w:val="Hipervnculo"/>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09" w:history="1">
            <w:r w:rsidR="004B0D1D" w:rsidRPr="000B7EB0">
              <w:rPr>
                <w:rStyle w:val="Hipervnculo"/>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10" w:history="1">
            <w:r w:rsidR="004B0D1D" w:rsidRPr="000B7EB0">
              <w:rPr>
                <w:rStyle w:val="Hipervnculo"/>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11" w:history="1">
            <w:r w:rsidR="004B0D1D" w:rsidRPr="000B7EB0">
              <w:rPr>
                <w:rStyle w:val="Hipervnculo"/>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12" w:history="1">
            <w:r w:rsidR="004B0D1D" w:rsidRPr="000B7EB0">
              <w:rPr>
                <w:rStyle w:val="Hipervnculo"/>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13" w:history="1">
            <w:r w:rsidR="004B0D1D" w:rsidRPr="000B7EB0">
              <w:rPr>
                <w:rStyle w:val="Hipervnculo"/>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14" w:history="1">
            <w:r w:rsidR="004B0D1D" w:rsidRPr="000B7EB0">
              <w:rPr>
                <w:rStyle w:val="Hipervnculo"/>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15" w:history="1">
            <w:r w:rsidR="004B0D1D" w:rsidRPr="000B7EB0">
              <w:rPr>
                <w:rStyle w:val="Hipervnculo"/>
                <w:noProof/>
              </w:rPr>
              <w:t>3.2.1.15 Caso de RDC-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16" w:history="1">
            <w:r w:rsidR="004B0D1D" w:rsidRPr="000B7EB0">
              <w:rPr>
                <w:rStyle w:val="Hipervnculo"/>
                <w:noProof/>
              </w:rPr>
              <w:t>3.2.1.16 Caso de RDC-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E72A05">
          <w:pPr>
            <w:pStyle w:val="TDC4"/>
            <w:tabs>
              <w:tab w:val="right" w:pos="8828"/>
            </w:tabs>
            <w:rPr>
              <w:rFonts w:asciiTheme="minorHAnsi" w:eastAsiaTheme="minorEastAsia" w:hAnsiTheme="minorHAnsi" w:cstheme="minorBidi"/>
              <w:noProof/>
              <w:color w:val="auto"/>
            </w:rPr>
          </w:pPr>
          <w:hyperlink w:anchor="_Toc497478917" w:history="1">
            <w:r w:rsidR="004B0D1D" w:rsidRPr="000B7EB0">
              <w:rPr>
                <w:rStyle w:val="Hipervnculo"/>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918" w:history="1">
            <w:r w:rsidR="004B0D1D" w:rsidRPr="000B7EB0">
              <w:rPr>
                <w:rStyle w:val="Hipervnculo"/>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919" w:history="1">
            <w:r w:rsidR="004B0D1D" w:rsidRPr="000B7EB0">
              <w:rPr>
                <w:rStyle w:val="Hipervnculo"/>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920" w:history="1">
            <w:r w:rsidR="004B0D1D" w:rsidRPr="000B7EB0">
              <w:rPr>
                <w:rStyle w:val="Hipervnculo"/>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921" w:history="1">
            <w:r w:rsidR="004B0D1D" w:rsidRPr="000B7EB0">
              <w:rPr>
                <w:rStyle w:val="Hipervnculo"/>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E72A05">
          <w:pPr>
            <w:pStyle w:val="TDC2"/>
            <w:tabs>
              <w:tab w:val="right" w:pos="8828"/>
            </w:tabs>
            <w:rPr>
              <w:rFonts w:asciiTheme="minorHAnsi" w:eastAsiaTheme="minorEastAsia" w:hAnsiTheme="minorHAnsi" w:cstheme="minorBidi"/>
              <w:noProof/>
              <w:color w:val="auto"/>
            </w:rPr>
          </w:pPr>
          <w:hyperlink w:anchor="_Toc497478922" w:history="1">
            <w:r w:rsidR="004B0D1D" w:rsidRPr="000B7EB0">
              <w:rPr>
                <w:rStyle w:val="Hipervnculo"/>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923" w:history="1">
            <w:r w:rsidR="004B0D1D" w:rsidRPr="000B7EB0">
              <w:rPr>
                <w:rStyle w:val="Hipervnculo"/>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E72A05">
          <w:pPr>
            <w:pStyle w:val="TDC3"/>
            <w:tabs>
              <w:tab w:val="right" w:pos="8828"/>
            </w:tabs>
            <w:rPr>
              <w:rFonts w:asciiTheme="minorHAnsi" w:eastAsiaTheme="minorEastAsia" w:hAnsiTheme="minorHAnsi" w:cstheme="minorBidi"/>
              <w:noProof/>
              <w:color w:val="auto"/>
            </w:rPr>
          </w:pPr>
          <w:hyperlink w:anchor="_Toc497478924" w:history="1">
            <w:r w:rsidR="004B0D1D" w:rsidRPr="000B7EB0">
              <w:rPr>
                <w:rStyle w:val="Hipervnculo"/>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E72A05">
          <w:pPr>
            <w:pStyle w:val="TD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ipervnculo"/>
                <w:noProof/>
              </w:rPr>
              <w:t>4.</w:t>
            </w:r>
            <w:r w:rsidR="004B0D1D">
              <w:rPr>
                <w:rFonts w:asciiTheme="minorHAnsi" w:eastAsiaTheme="minorEastAsia" w:hAnsiTheme="minorHAnsi" w:cstheme="minorBidi"/>
                <w:noProof/>
                <w:color w:val="auto"/>
              </w:rPr>
              <w:tab/>
            </w:r>
            <w:r w:rsidR="004B0D1D" w:rsidRPr="000B7EB0">
              <w:rPr>
                <w:rStyle w:val="Hipervnculo"/>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E72A05">
          <w:pPr>
            <w:pStyle w:val="TD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ipervnculo"/>
                <w:noProof/>
              </w:rPr>
              <w:t>5.</w:t>
            </w:r>
            <w:r w:rsidR="004B0D1D">
              <w:rPr>
                <w:rFonts w:asciiTheme="minorHAnsi" w:eastAsiaTheme="minorEastAsia" w:hAnsiTheme="minorHAnsi" w:cstheme="minorBidi"/>
                <w:noProof/>
                <w:color w:val="auto"/>
              </w:rPr>
              <w:tab/>
            </w:r>
            <w:r w:rsidR="004B0D1D" w:rsidRPr="000B7EB0">
              <w:rPr>
                <w:rStyle w:val="Hipervnculo"/>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E72A05">
          <w:pPr>
            <w:pStyle w:val="TD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ipervnculo"/>
                <w:noProof/>
              </w:rPr>
              <w:t>6.</w:t>
            </w:r>
            <w:r w:rsidR="004B0D1D">
              <w:rPr>
                <w:rFonts w:asciiTheme="minorHAnsi" w:eastAsiaTheme="minorEastAsia" w:hAnsiTheme="minorHAnsi" w:cstheme="minorBidi"/>
                <w:noProof/>
                <w:color w:val="auto"/>
              </w:rPr>
              <w:tab/>
            </w:r>
            <w:r w:rsidR="004B0D1D" w:rsidRPr="000B7EB0">
              <w:rPr>
                <w:rStyle w:val="Hipervnculo"/>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E72A05">
          <w:pPr>
            <w:pStyle w:val="TD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ipervnculo"/>
                <w:noProof/>
              </w:rPr>
              <w:t>7.</w:t>
            </w:r>
            <w:r w:rsidR="004B0D1D">
              <w:rPr>
                <w:rFonts w:asciiTheme="minorHAnsi" w:eastAsiaTheme="minorEastAsia" w:hAnsiTheme="minorHAnsi" w:cstheme="minorBidi"/>
                <w:noProof/>
                <w:color w:val="auto"/>
              </w:rPr>
              <w:tab/>
            </w:r>
            <w:r w:rsidR="004B0D1D" w:rsidRPr="000B7EB0">
              <w:rPr>
                <w:rStyle w:val="Hipervnculo"/>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E72A05">
          <w:pPr>
            <w:pStyle w:val="TD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ipervnculo"/>
                <w:noProof/>
              </w:rPr>
              <w:t>8.</w:t>
            </w:r>
            <w:r w:rsidR="004B0D1D">
              <w:rPr>
                <w:rFonts w:asciiTheme="minorHAnsi" w:eastAsiaTheme="minorEastAsia" w:hAnsiTheme="minorHAnsi" w:cstheme="minorBidi"/>
                <w:noProof/>
                <w:color w:val="auto"/>
              </w:rPr>
              <w:tab/>
            </w:r>
            <w:r w:rsidR="004B0D1D" w:rsidRPr="000B7EB0">
              <w:rPr>
                <w:rStyle w:val="Hipervnculo"/>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Ttulo1"/>
      </w:pPr>
      <w:commentRangeStart w:id="1"/>
      <w:r w:rsidRPr="00C661D5">
        <w:t>LISTA DE FIGURAS</w:t>
      </w:r>
      <w:commentRangeEnd w:id="1"/>
      <w:r w:rsidR="00B53467">
        <w:rPr>
          <w:rStyle w:val="Refdecomentario"/>
          <w:b w:val="0"/>
        </w:rPr>
        <w:commentReference w:id="1"/>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ipervnculo"/>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0" w:history="1">
        <w:r w:rsidR="00E43469" w:rsidRPr="00100EF6">
          <w:rPr>
            <w:rStyle w:val="Hipervnculo"/>
            <w:noProof/>
          </w:rPr>
          <w:t>Figura 2. Caso de uso de Coordinador</w:t>
        </w:r>
        <w:r w:rsidR="00E43469">
          <w:rPr>
            <w:noProof/>
            <w:webHidden/>
          </w:rPr>
          <w:tab/>
        </w:r>
        <w:r w:rsidR="00E43469">
          <w:rPr>
            <w:noProof/>
            <w:webHidden/>
          </w:rPr>
          <w:fldChar w:fldCharType="begin"/>
        </w:r>
        <w:r w:rsidR="00E43469">
          <w:rPr>
            <w:noProof/>
            <w:webHidden/>
          </w:rPr>
          <w:instrText xml:space="preserve"> PAGEREF _Toc497514280 \h </w:instrText>
        </w:r>
        <w:r w:rsidR="00E43469">
          <w:rPr>
            <w:noProof/>
            <w:webHidden/>
          </w:rPr>
        </w:r>
        <w:r w:rsidR="00E43469">
          <w:rPr>
            <w:noProof/>
            <w:webHidden/>
          </w:rPr>
          <w:fldChar w:fldCharType="separate"/>
        </w:r>
        <w:r w:rsidR="00E43469">
          <w:rPr>
            <w:noProof/>
            <w:webHidden/>
          </w:rPr>
          <w:t>33</w:t>
        </w:r>
        <w:r w:rsidR="00E43469">
          <w:rPr>
            <w:noProof/>
            <w:webHidden/>
          </w:rPr>
          <w:fldChar w:fldCharType="end"/>
        </w:r>
      </w:hyperlink>
    </w:p>
    <w:p w14:paraId="094BBAB9"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1" w:history="1">
        <w:r w:rsidR="00E43469" w:rsidRPr="00100EF6">
          <w:rPr>
            <w:rStyle w:val="Hipervnculo"/>
            <w:noProof/>
          </w:rPr>
          <w:t>Figura 3. Caso de uso cerrar sesión</w:t>
        </w:r>
        <w:r w:rsidR="00E43469">
          <w:rPr>
            <w:noProof/>
            <w:webHidden/>
          </w:rPr>
          <w:tab/>
        </w:r>
        <w:r w:rsidR="00E43469">
          <w:rPr>
            <w:noProof/>
            <w:webHidden/>
          </w:rPr>
          <w:fldChar w:fldCharType="begin"/>
        </w:r>
        <w:r w:rsidR="00E43469">
          <w:rPr>
            <w:noProof/>
            <w:webHidden/>
          </w:rPr>
          <w:instrText xml:space="preserve"> PAGEREF _Toc497514281 \h </w:instrText>
        </w:r>
        <w:r w:rsidR="00E43469">
          <w:rPr>
            <w:noProof/>
            <w:webHidden/>
          </w:rPr>
        </w:r>
        <w:r w:rsidR="00E43469">
          <w:rPr>
            <w:noProof/>
            <w:webHidden/>
          </w:rPr>
          <w:fldChar w:fldCharType="separate"/>
        </w:r>
        <w:r w:rsidR="00E43469">
          <w:rPr>
            <w:noProof/>
            <w:webHidden/>
          </w:rPr>
          <w:t>53</w:t>
        </w:r>
        <w:r w:rsidR="00E43469">
          <w:rPr>
            <w:noProof/>
            <w:webHidden/>
          </w:rPr>
          <w:fldChar w:fldCharType="end"/>
        </w:r>
      </w:hyperlink>
    </w:p>
    <w:p w14:paraId="3946FB9D"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2" w:history="1">
        <w:r w:rsidR="00E43469" w:rsidRPr="00100EF6">
          <w:rPr>
            <w:rStyle w:val="Hipervnculo"/>
            <w:noProof/>
          </w:rPr>
          <w:t>Figura 4. Modelo BPMN</w:t>
        </w:r>
        <w:r w:rsidR="00E43469">
          <w:rPr>
            <w:noProof/>
            <w:webHidden/>
          </w:rPr>
          <w:tab/>
        </w:r>
        <w:r w:rsidR="00E43469">
          <w:rPr>
            <w:noProof/>
            <w:webHidden/>
          </w:rPr>
          <w:fldChar w:fldCharType="begin"/>
        </w:r>
        <w:r w:rsidR="00E43469">
          <w:rPr>
            <w:noProof/>
            <w:webHidden/>
          </w:rPr>
          <w:instrText xml:space="preserve"> PAGEREF _Toc497514282 \h </w:instrText>
        </w:r>
        <w:r w:rsidR="00E43469">
          <w:rPr>
            <w:noProof/>
            <w:webHidden/>
          </w:rPr>
        </w:r>
        <w:r w:rsidR="00E43469">
          <w:rPr>
            <w:noProof/>
            <w:webHidden/>
          </w:rPr>
          <w:fldChar w:fldCharType="separate"/>
        </w:r>
        <w:r w:rsidR="00E43469">
          <w:rPr>
            <w:noProof/>
            <w:webHidden/>
          </w:rPr>
          <w:t>55</w:t>
        </w:r>
        <w:r w:rsidR="00E43469">
          <w:rPr>
            <w:noProof/>
            <w:webHidden/>
          </w:rPr>
          <w:fldChar w:fldCharType="end"/>
        </w:r>
      </w:hyperlink>
    </w:p>
    <w:p w14:paraId="732F768C"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3" w:history="1">
        <w:r w:rsidR="00E43469" w:rsidRPr="00100EF6">
          <w:rPr>
            <w:rStyle w:val="Hipervnculo"/>
            <w:noProof/>
          </w:rPr>
          <w:t>Figura 5. Modelo Entidad Relación</w:t>
        </w:r>
        <w:r w:rsidR="00E43469">
          <w:rPr>
            <w:noProof/>
            <w:webHidden/>
          </w:rPr>
          <w:tab/>
        </w:r>
        <w:r w:rsidR="00E43469">
          <w:rPr>
            <w:noProof/>
            <w:webHidden/>
          </w:rPr>
          <w:fldChar w:fldCharType="begin"/>
        </w:r>
        <w:r w:rsidR="00E43469">
          <w:rPr>
            <w:noProof/>
            <w:webHidden/>
          </w:rPr>
          <w:instrText xml:space="preserve"> PAGEREF _Toc497514283 \h </w:instrText>
        </w:r>
        <w:r w:rsidR="00E43469">
          <w:rPr>
            <w:noProof/>
            <w:webHidden/>
          </w:rPr>
        </w:r>
        <w:r w:rsidR="00E43469">
          <w:rPr>
            <w:noProof/>
            <w:webHidden/>
          </w:rPr>
          <w:fldChar w:fldCharType="separate"/>
        </w:r>
        <w:r w:rsidR="00E43469">
          <w:rPr>
            <w:noProof/>
            <w:webHidden/>
          </w:rPr>
          <w:t>57</w:t>
        </w:r>
        <w:r w:rsidR="00E43469">
          <w:rPr>
            <w:noProof/>
            <w:webHidden/>
          </w:rPr>
          <w:fldChar w:fldCharType="end"/>
        </w:r>
      </w:hyperlink>
    </w:p>
    <w:p w14:paraId="7EE3C1C1"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4" w:history="1">
        <w:r w:rsidR="00E43469" w:rsidRPr="00100EF6">
          <w:rPr>
            <w:rStyle w:val="Hipervnculo"/>
            <w:noProof/>
          </w:rPr>
          <w:t>Figura 6. Diagrama de Clases</w:t>
        </w:r>
        <w:r w:rsidR="00E43469">
          <w:rPr>
            <w:noProof/>
            <w:webHidden/>
          </w:rPr>
          <w:tab/>
        </w:r>
        <w:r w:rsidR="00E43469">
          <w:rPr>
            <w:noProof/>
            <w:webHidden/>
          </w:rPr>
          <w:fldChar w:fldCharType="begin"/>
        </w:r>
        <w:r w:rsidR="00E43469">
          <w:rPr>
            <w:noProof/>
            <w:webHidden/>
          </w:rPr>
          <w:instrText xml:space="preserve"> PAGEREF _Toc497514284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028D14B5"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5" w:history="1">
        <w:r w:rsidR="00E43469" w:rsidRPr="00100EF6">
          <w:rPr>
            <w:rStyle w:val="Hipervnculo"/>
            <w:noProof/>
          </w:rPr>
          <w:t>Figura 7. Diagrama de Secuencias Coordinador</w:t>
        </w:r>
        <w:r w:rsidR="00E43469">
          <w:rPr>
            <w:noProof/>
            <w:webHidden/>
          </w:rPr>
          <w:tab/>
        </w:r>
        <w:r w:rsidR="00E43469">
          <w:rPr>
            <w:noProof/>
            <w:webHidden/>
          </w:rPr>
          <w:fldChar w:fldCharType="begin"/>
        </w:r>
        <w:r w:rsidR="00E43469">
          <w:rPr>
            <w:noProof/>
            <w:webHidden/>
          </w:rPr>
          <w:instrText xml:space="preserve"> PAGEREF _Toc497514285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79602683"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6" w:history="1">
        <w:r w:rsidR="00E43469" w:rsidRPr="00100EF6">
          <w:rPr>
            <w:rStyle w:val="Hipervnculo"/>
            <w:noProof/>
          </w:rPr>
          <w:t>Figura 8. Diagrama de Secuencia Docente</w:t>
        </w:r>
        <w:r w:rsidR="00E43469">
          <w:rPr>
            <w:noProof/>
            <w:webHidden/>
          </w:rPr>
          <w:tab/>
        </w:r>
        <w:r w:rsidR="00E43469">
          <w:rPr>
            <w:noProof/>
            <w:webHidden/>
          </w:rPr>
          <w:fldChar w:fldCharType="begin"/>
        </w:r>
        <w:r w:rsidR="00E43469">
          <w:rPr>
            <w:noProof/>
            <w:webHidden/>
          </w:rPr>
          <w:instrText xml:space="preserve"> PAGEREF _Toc497514286 \h </w:instrText>
        </w:r>
        <w:r w:rsidR="00E43469">
          <w:rPr>
            <w:noProof/>
            <w:webHidden/>
          </w:rPr>
        </w:r>
        <w:r w:rsidR="00E43469">
          <w:rPr>
            <w:noProof/>
            <w:webHidden/>
          </w:rPr>
          <w:fldChar w:fldCharType="separate"/>
        </w:r>
        <w:r w:rsidR="00E43469">
          <w:rPr>
            <w:noProof/>
            <w:webHidden/>
          </w:rPr>
          <w:t>59</w:t>
        </w:r>
        <w:r w:rsidR="00E43469">
          <w:rPr>
            <w:noProof/>
            <w:webHidden/>
          </w:rPr>
          <w:fldChar w:fldCharType="end"/>
        </w:r>
      </w:hyperlink>
    </w:p>
    <w:p w14:paraId="78B269B9"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7" w:history="1">
        <w:r w:rsidR="00E43469" w:rsidRPr="00100EF6">
          <w:rPr>
            <w:rStyle w:val="Hipervnculo"/>
            <w:noProof/>
          </w:rPr>
          <w:t>Figura 9. Modelo de Servicios</w:t>
        </w:r>
        <w:r w:rsidR="00E43469">
          <w:rPr>
            <w:noProof/>
            <w:webHidden/>
          </w:rPr>
          <w:tab/>
        </w:r>
        <w:r w:rsidR="00E43469">
          <w:rPr>
            <w:noProof/>
            <w:webHidden/>
          </w:rPr>
          <w:fldChar w:fldCharType="begin"/>
        </w:r>
        <w:r w:rsidR="00E43469">
          <w:rPr>
            <w:noProof/>
            <w:webHidden/>
          </w:rPr>
          <w:instrText xml:space="preserve"> PAGEREF _Toc497514287 \h </w:instrText>
        </w:r>
        <w:r w:rsidR="00E43469">
          <w:rPr>
            <w:noProof/>
            <w:webHidden/>
          </w:rPr>
        </w:r>
        <w:r w:rsidR="00E43469">
          <w:rPr>
            <w:noProof/>
            <w:webHidden/>
          </w:rPr>
          <w:fldChar w:fldCharType="separate"/>
        </w:r>
        <w:r w:rsidR="00E43469">
          <w:rPr>
            <w:noProof/>
            <w:webHidden/>
          </w:rPr>
          <w:t>60</w:t>
        </w:r>
        <w:r w:rsidR="00E43469">
          <w:rPr>
            <w:noProof/>
            <w:webHidden/>
          </w:rPr>
          <w:fldChar w:fldCharType="end"/>
        </w:r>
      </w:hyperlink>
    </w:p>
    <w:p w14:paraId="6F8ED1D2"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8" w:history="1">
        <w:r w:rsidR="00E43469" w:rsidRPr="00100EF6">
          <w:rPr>
            <w:rStyle w:val="Hipervnculo"/>
            <w:noProof/>
          </w:rPr>
          <w:t>Figura 10. Imagen de Inicio de Sesión</w:t>
        </w:r>
        <w:r w:rsidR="00E43469">
          <w:rPr>
            <w:noProof/>
            <w:webHidden/>
          </w:rPr>
          <w:tab/>
        </w:r>
        <w:r w:rsidR="00E43469">
          <w:rPr>
            <w:noProof/>
            <w:webHidden/>
          </w:rPr>
          <w:fldChar w:fldCharType="begin"/>
        </w:r>
        <w:r w:rsidR="00E43469">
          <w:rPr>
            <w:noProof/>
            <w:webHidden/>
          </w:rPr>
          <w:instrText xml:space="preserve"> PAGEREF _Toc497514288 \h </w:instrText>
        </w:r>
        <w:r w:rsidR="00E43469">
          <w:rPr>
            <w:noProof/>
            <w:webHidden/>
          </w:rPr>
        </w:r>
        <w:r w:rsidR="00E43469">
          <w:rPr>
            <w:noProof/>
            <w:webHidden/>
          </w:rPr>
          <w:fldChar w:fldCharType="separate"/>
        </w:r>
        <w:r w:rsidR="00E43469">
          <w:rPr>
            <w:noProof/>
            <w:webHidden/>
          </w:rPr>
          <w:t>61</w:t>
        </w:r>
        <w:r w:rsidR="00E43469">
          <w:rPr>
            <w:noProof/>
            <w:webHidden/>
          </w:rPr>
          <w:fldChar w:fldCharType="end"/>
        </w:r>
      </w:hyperlink>
    </w:p>
    <w:p w14:paraId="5514499E"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89" w:history="1">
        <w:r w:rsidR="00E43469" w:rsidRPr="00100EF6">
          <w:rPr>
            <w:rStyle w:val="Hipervnculo"/>
            <w:noProof/>
          </w:rPr>
          <w:t>Figura 11. Vista coordinador después de iniciar sesión</w:t>
        </w:r>
        <w:r w:rsidR="00E43469">
          <w:rPr>
            <w:noProof/>
            <w:webHidden/>
          </w:rPr>
          <w:tab/>
        </w:r>
        <w:r w:rsidR="00E43469">
          <w:rPr>
            <w:noProof/>
            <w:webHidden/>
          </w:rPr>
          <w:fldChar w:fldCharType="begin"/>
        </w:r>
        <w:r w:rsidR="00E43469">
          <w:rPr>
            <w:noProof/>
            <w:webHidden/>
          </w:rPr>
          <w:instrText xml:space="preserve"> PAGEREF _Toc497514289 \h </w:instrText>
        </w:r>
        <w:r w:rsidR="00E43469">
          <w:rPr>
            <w:noProof/>
            <w:webHidden/>
          </w:rPr>
        </w:r>
        <w:r w:rsidR="00E43469">
          <w:rPr>
            <w:noProof/>
            <w:webHidden/>
          </w:rPr>
          <w:fldChar w:fldCharType="separate"/>
        </w:r>
        <w:r w:rsidR="00E43469">
          <w:rPr>
            <w:noProof/>
            <w:webHidden/>
          </w:rPr>
          <w:t>62</w:t>
        </w:r>
        <w:r w:rsidR="00E43469">
          <w:rPr>
            <w:noProof/>
            <w:webHidden/>
          </w:rPr>
          <w:fldChar w:fldCharType="end"/>
        </w:r>
      </w:hyperlink>
    </w:p>
    <w:p w14:paraId="065914A2"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0" w:history="1">
        <w:r w:rsidR="00E43469" w:rsidRPr="00100EF6">
          <w:rPr>
            <w:rStyle w:val="Hipervnculo"/>
            <w:noProof/>
          </w:rPr>
          <w:t>Figura 12.  Datos del docente</w:t>
        </w:r>
        <w:r w:rsidR="00E43469">
          <w:rPr>
            <w:noProof/>
            <w:webHidden/>
          </w:rPr>
          <w:tab/>
        </w:r>
        <w:r w:rsidR="00E43469">
          <w:rPr>
            <w:noProof/>
            <w:webHidden/>
          </w:rPr>
          <w:fldChar w:fldCharType="begin"/>
        </w:r>
        <w:r w:rsidR="00E43469">
          <w:rPr>
            <w:noProof/>
            <w:webHidden/>
          </w:rPr>
          <w:instrText xml:space="preserve"> PAGEREF _Toc497514290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279435A"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1" w:history="1">
        <w:r w:rsidR="00E43469" w:rsidRPr="00100EF6">
          <w:rPr>
            <w:rStyle w:val="Hipervnculo"/>
            <w:noProof/>
          </w:rPr>
          <w:t>Figura 13. Añadiendo un docente</w:t>
        </w:r>
        <w:r w:rsidR="00E43469">
          <w:rPr>
            <w:noProof/>
            <w:webHidden/>
          </w:rPr>
          <w:tab/>
        </w:r>
        <w:r w:rsidR="00E43469">
          <w:rPr>
            <w:noProof/>
            <w:webHidden/>
          </w:rPr>
          <w:fldChar w:fldCharType="begin"/>
        </w:r>
        <w:r w:rsidR="00E43469">
          <w:rPr>
            <w:noProof/>
            <w:webHidden/>
          </w:rPr>
          <w:instrText xml:space="preserve"> PAGEREF _Toc497514291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1198586"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2" w:history="1">
        <w:r w:rsidR="00E43469" w:rsidRPr="00100EF6">
          <w:rPr>
            <w:rStyle w:val="Hipervnculo"/>
            <w:noProof/>
          </w:rPr>
          <w:t>Figura 14. Vista de Semanas</w:t>
        </w:r>
        <w:r w:rsidR="00E43469">
          <w:rPr>
            <w:noProof/>
            <w:webHidden/>
          </w:rPr>
          <w:tab/>
        </w:r>
        <w:r w:rsidR="00E43469">
          <w:rPr>
            <w:noProof/>
            <w:webHidden/>
          </w:rPr>
          <w:fldChar w:fldCharType="begin"/>
        </w:r>
        <w:r w:rsidR="00E43469">
          <w:rPr>
            <w:noProof/>
            <w:webHidden/>
          </w:rPr>
          <w:instrText xml:space="preserve"> PAGEREF _Toc497514292 \h </w:instrText>
        </w:r>
        <w:r w:rsidR="00E43469">
          <w:rPr>
            <w:noProof/>
            <w:webHidden/>
          </w:rPr>
        </w:r>
        <w:r w:rsidR="00E43469">
          <w:rPr>
            <w:noProof/>
            <w:webHidden/>
          </w:rPr>
          <w:fldChar w:fldCharType="separate"/>
        </w:r>
        <w:r w:rsidR="00E43469">
          <w:rPr>
            <w:noProof/>
            <w:webHidden/>
          </w:rPr>
          <w:t>64</w:t>
        </w:r>
        <w:r w:rsidR="00E43469">
          <w:rPr>
            <w:noProof/>
            <w:webHidden/>
          </w:rPr>
          <w:fldChar w:fldCharType="end"/>
        </w:r>
      </w:hyperlink>
    </w:p>
    <w:p w14:paraId="6B243780"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3" w:history="1">
        <w:r w:rsidR="00E43469" w:rsidRPr="00100EF6">
          <w:rPr>
            <w:rStyle w:val="Hipervnculo"/>
            <w:noProof/>
          </w:rPr>
          <w:t>Figura 15. Vista de Asignación</w:t>
        </w:r>
        <w:r w:rsidR="00E43469">
          <w:rPr>
            <w:noProof/>
            <w:webHidden/>
          </w:rPr>
          <w:tab/>
        </w:r>
        <w:r w:rsidR="00E43469">
          <w:rPr>
            <w:noProof/>
            <w:webHidden/>
          </w:rPr>
          <w:fldChar w:fldCharType="begin"/>
        </w:r>
        <w:r w:rsidR="00E43469">
          <w:rPr>
            <w:noProof/>
            <w:webHidden/>
          </w:rPr>
          <w:instrText xml:space="preserve"> PAGEREF _Toc497514293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677210D3"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4" w:history="1">
        <w:r w:rsidR="00E43469" w:rsidRPr="00100EF6">
          <w:rPr>
            <w:rStyle w:val="Hipervnculo"/>
            <w:noProof/>
          </w:rPr>
          <w:t>Figura 16. Listado de Actividades</w:t>
        </w:r>
        <w:r w:rsidR="00E43469">
          <w:rPr>
            <w:noProof/>
            <w:webHidden/>
          </w:rPr>
          <w:tab/>
        </w:r>
        <w:r w:rsidR="00E43469">
          <w:rPr>
            <w:noProof/>
            <w:webHidden/>
          </w:rPr>
          <w:fldChar w:fldCharType="begin"/>
        </w:r>
        <w:r w:rsidR="00E43469">
          <w:rPr>
            <w:noProof/>
            <w:webHidden/>
          </w:rPr>
          <w:instrText xml:space="preserve"> PAGEREF _Toc497514294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1DFC5B13"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5" w:history="1">
        <w:r w:rsidR="00E43469" w:rsidRPr="00100EF6">
          <w:rPr>
            <w:rStyle w:val="Hipervnculo"/>
            <w:noProof/>
          </w:rPr>
          <w:t>Figura 17. Opciones de Asignación</w:t>
        </w:r>
        <w:r w:rsidR="00E43469">
          <w:rPr>
            <w:noProof/>
            <w:webHidden/>
          </w:rPr>
          <w:tab/>
        </w:r>
        <w:r w:rsidR="00E43469">
          <w:rPr>
            <w:noProof/>
            <w:webHidden/>
          </w:rPr>
          <w:fldChar w:fldCharType="begin"/>
        </w:r>
        <w:r w:rsidR="00E43469">
          <w:rPr>
            <w:noProof/>
            <w:webHidden/>
          </w:rPr>
          <w:instrText xml:space="preserve"> PAGEREF _Toc497514295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753EBB5F"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6" w:history="1">
        <w:r w:rsidR="00E43469" w:rsidRPr="00100EF6">
          <w:rPr>
            <w:rStyle w:val="Hipervnculo"/>
            <w:noProof/>
          </w:rPr>
          <w:t>Figura 18. Listado de Productos</w:t>
        </w:r>
        <w:r w:rsidR="00E43469">
          <w:rPr>
            <w:noProof/>
            <w:webHidden/>
          </w:rPr>
          <w:tab/>
        </w:r>
        <w:r w:rsidR="00E43469">
          <w:rPr>
            <w:noProof/>
            <w:webHidden/>
          </w:rPr>
          <w:fldChar w:fldCharType="begin"/>
        </w:r>
        <w:r w:rsidR="00E43469">
          <w:rPr>
            <w:noProof/>
            <w:webHidden/>
          </w:rPr>
          <w:instrText xml:space="preserve"> PAGEREF _Toc497514296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02A712B1"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7" w:history="1">
        <w:r w:rsidR="00E43469" w:rsidRPr="00100EF6">
          <w:rPr>
            <w:rStyle w:val="Hipervnculo"/>
            <w:noProof/>
          </w:rPr>
          <w:t>Figura 19. Sección de Horario</w:t>
        </w:r>
        <w:r w:rsidR="00E43469">
          <w:rPr>
            <w:noProof/>
            <w:webHidden/>
          </w:rPr>
          <w:tab/>
        </w:r>
        <w:r w:rsidR="00E43469">
          <w:rPr>
            <w:noProof/>
            <w:webHidden/>
          </w:rPr>
          <w:fldChar w:fldCharType="begin"/>
        </w:r>
        <w:r w:rsidR="00E43469">
          <w:rPr>
            <w:noProof/>
            <w:webHidden/>
          </w:rPr>
          <w:instrText xml:space="preserve"> PAGEREF _Toc497514297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5E84C86C"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8" w:history="1">
        <w:r w:rsidR="00E43469" w:rsidRPr="00100EF6">
          <w:rPr>
            <w:rStyle w:val="Hipervnculo"/>
            <w:noProof/>
          </w:rPr>
          <w:t>Figura 20. Asignación de clase</w:t>
        </w:r>
        <w:r w:rsidR="00E43469">
          <w:rPr>
            <w:noProof/>
            <w:webHidden/>
          </w:rPr>
          <w:tab/>
        </w:r>
        <w:r w:rsidR="00E43469">
          <w:rPr>
            <w:noProof/>
            <w:webHidden/>
          </w:rPr>
          <w:fldChar w:fldCharType="begin"/>
        </w:r>
        <w:r w:rsidR="00E43469">
          <w:rPr>
            <w:noProof/>
            <w:webHidden/>
          </w:rPr>
          <w:instrText xml:space="preserve"> PAGEREF _Toc497514298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2709B2F3"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299" w:history="1">
        <w:r w:rsidR="00E43469" w:rsidRPr="00100EF6">
          <w:rPr>
            <w:rStyle w:val="Hipervnculo"/>
            <w:noProof/>
          </w:rPr>
          <w:t>Figura 21. Perfil del docente</w:t>
        </w:r>
        <w:r w:rsidR="00E43469">
          <w:rPr>
            <w:noProof/>
            <w:webHidden/>
          </w:rPr>
          <w:tab/>
        </w:r>
        <w:r w:rsidR="00E43469">
          <w:rPr>
            <w:noProof/>
            <w:webHidden/>
          </w:rPr>
          <w:fldChar w:fldCharType="begin"/>
        </w:r>
        <w:r w:rsidR="00E43469">
          <w:rPr>
            <w:noProof/>
            <w:webHidden/>
          </w:rPr>
          <w:instrText xml:space="preserve"> PAGEREF _Toc497514299 \h </w:instrText>
        </w:r>
        <w:r w:rsidR="00E43469">
          <w:rPr>
            <w:noProof/>
            <w:webHidden/>
          </w:rPr>
        </w:r>
        <w:r w:rsidR="00E43469">
          <w:rPr>
            <w:noProof/>
            <w:webHidden/>
          </w:rPr>
          <w:fldChar w:fldCharType="separate"/>
        </w:r>
        <w:r w:rsidR="00E43469">
          <w:rPr>
            <w:noProof/>
            <w:webHidden/>
          </w:rPr>
          <w:t>68</w:t>
        </w:r>
        <w:r w:rsidR="00E43469">
          <w:rPr>
            <w:noProof/>
            <w:webHidden/>
          </w:rPr>
          <w:fldChar w:fldCharType="end"/>
        </w:r>
      </w:hyperlink>
    </w:p>
    <w:p w14:paraId="3A22EB58"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300" w:history="1">
        <w:r w:rsidR="00E43469" w:rsidRPr="00100EF6">
          <w:rPr>
            <w:rStyle w:val="Hipervnculo"/>
            <w:noProof/>
          </w:rPr>
          <w:t>Figura 22. Información académica</w:t>
        </w:r>
        <w:r w:rsidR="00E43469">
          <w:rPr>
            <w:noProof/>
            <w:webHidden/>
          </w:rPr>
          <w:tab/>
        </w:r>
        <w:r w:rsidR="00E43469">
          <w:rPr>
            <w:noProof/>
            <w:webHidden/>
          </w:rPr>
          <w:fldChar w:fldCharType="begin"/>
        </w:r>
        <w:r w:rsidR="00E43469">
          <w:rPr>
            <w:noProof/>
            <w:webHidden/>
          </w:rPr>
          <w:instrText xml:space="preserve"> PAGEREF _Toc497514300 \h </w:instrText>
        </w:r>
        <w:r w:rsidR="00E43469">
          <w:rPr>
            <w:noProof/>
            <w:webHidden/>
          </w:rPr>
        </w:r>
        <w:r w:rsidR="00E43469">
          <w:rPr>
            <w:noProof/>
            <w:webHidden/>
          </w:rPr>
          <w:fldChar w:fldCharType="separate"/>
        </w:r>
        <w:r w:rsidR="00E43469">
          <w:rPr>
            <w:noProof/>
            <w:webHidden/>
          </w:rPr>
          <w:t>69</w:t>
        </w:r>
        <w:r w:rsidR="00E43469">
          <w:rPr>
            <w:noProof/>
            <w:webHidden/>
          </w:rPr>
          <w:fldChar w:fldCharType="end"/>
        </w:r>
      </w:hyperlink>
    </w:p>
    <w:p w14:paraId="68AB6B5A" w14:textId="77777777" w:rsidR="00E43469" w:rsidRDefault="00E72A05">
      <w:pPr>
        <w:pStyle w:val="Tabladeilustraciones"/>
        <w:tabs>
          <w:tab w:val="right" w:pos="8828"/>
        </w:tabs>
        <w:rPr>
          <w:rFonts w:asciiTheme="minorHAnsi" w:eastAsiaTheme="minorEastAsia" w:hAnsiTheme="minorHAnsi" w:cstheme="minorBidi"/>
          <w:noProof/>
          <w:color w:val="auto"/>
        </w:rPr>
      </w:pPr>
      <w:hyperlink w:anchor="_Toc497514301" w:history="1">
        <w:r w:rsidR="00E43469" w:rsidRPr="00100EF6">
          <w:rPr>
            <w:rStyle w:val="Hipervnculo"/>
            <w:noProof/>
          </w:rPr>
          <w:t>Figura 23. Cerrar sesión</w:t>
        </w:r>
        <w:r w:rsidR="00E43469">
          <w:rPr>
            <w:noProof/>
            <w:webHidden/>
          </w:rPr>
          <w:tab/>
        </w:r>
        <w:r w:rsidR="00E43469">
          <w:rPr>
            <w:noProof/>
            <w:webHidden/>
          </w:rPr>
          <w:fldChar w:fldCharType="begin"/>
        </w:r>
        <w:r w:rsidR="00E43469">
          <w:rPr>
            <w:noProof/>
            <w:webHidden/>
          </w:rPr>
          <w:instrText xml:space="preserve"> PAGEREF _Toc497514301 \h </w:instrText>
        </w:r>
        <w:r w:rsidR="00E43469">
          <w:rPr>
            <w:noProof/>
            <w:webHidden/>
          </w:rPr>
        </w:r>
        <w:r w:rsidR="00E43469">
          <w:rPr>
            <w:noProof/>
            <w:webHidden/>
          </w:rPr>
          <w:fldChar w:fldCharType="separate"/>
        </w:r>
        <w:r w:rsidR="00E43469">
          <w:rPr>
            <w:noProof/>
            <w:webHidden/>
          </w:rPr>
          <w:t>70</w:t>
        </w:r>
        <w:r w:rsidR="00E43469">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Descripcin"/>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Ttulo1"/>
      </w:pPr>
      <w:commentRangeStart w:id="2"/>
      <w:r w:rsidRPr="00C661D5">
        <w:t>LISTA DE TABLAS</w:t>
      </w:r>
      <w:commentRangeEnd w:id="2"/>
      <w:r w:rsidR="00B53467">
        <w:rPr>
          <w:rStyle w:val="Refdecomentario"/>
          <w:b w:val="0"/>
        </w:rPr>
        <w:commentReference w:id="2"/>
      </w:r>
    </w:p>
    <w:p w14:paraId="3B261D68" w14:textId="77777777" w:rsidR="003F1952" w:rsidRPr="00C661D5" w:rsidRDefault="003F1952">
      <w:pPr>
        <w:tabs>
          <w:tab w:val="left" w:pos="80"/>
        </w:tabs>
        <w:rPr>
          <w:sz w:val="24"/>
          <w:szCs w:val="24"/>
        </w:rPr>
      </w:pPr>
    </w:p>
    <w:p w14:paraId="7AFF2DD2" w14:textId="77777777" w:rsidR="007A263A" w:rsidRDefault="0043228D">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ipervnculo"/>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394" w:history="1">
        <w:r w:rsidR="007A263A" w:rsidRPr="007504B1">
          <w:rPr>
            <w:rStyle w:val="Hipervnculo"/>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395" w:history="1">
        <w:r w:rsidR="007A263A" w:rsidRPr="007504B1">
          <w:rPr>
            <w:rStyle w:val="Hipervnculo"/>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396" w:history="1">
        <w:r w:rsidR="007A263A" w:rsidRPr="007504B1">
          <w:rPr>
            <w:rStyle w:val="Hipervnculo"/>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397" w:history="1">
        <w:r w:rsidR="007A263A" w:rsidRPr="007504B1">
          <w:rPr>
            <w:rStyle w:val="Hipervnculo"/>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398" w:history="1">
        <w:r w:rsidR="007A263A" w:rsidRPr="007504B1">
          <w:rPr>
            <w:rStyle w:val="Hipervnculo"/>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399" w:history="1">
        <w:r w:rsidR="007A263A" w:rsidRPr="007504B1">
          <w:rPr>
            <w:rStyle w:val="Hipervnculo"/>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0" w:history="1">
        <w:r w:rsidR="007A263A" w:rsidRPr="007504B1">
          <w:rPr>
            <w:rStyle w:val="Hipervnculo"/>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1" w:history="1">
        <w:r w:rsidR="007A263A" w:rsidRPr="007504B1">
          <w:rPr>
            <w:rStyle w:val="Hipervnculo"/>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2" w:history="1">
        <w:r w:rsidR="007A263A" w:rsidRPr="007504B1">
          <w:rPr>
            <w:rStyle w:val="Hipervnculo"/>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3" w:history="1">
        <w:r w:rsidR="007A263A" w:rsidRPr="007504B1">
          <w:rPr>
            <w:rStyle w:val="Hipervnculo"/>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4" w:history="1">
        <w:r w:rsidR="007A263A" w:rsidRPr="007504B1">
          <w:rPr>
            <w:rStyle w:val="Hipervnculo"/>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5" w:history="1">
        <w:r w:rsidR="007A263A" w:rsidRPr="007504B1">
          <w:rPr>
            <w:rStyle w:val="Hipervnculo"/>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6" w:history="1">
        <w:r w:rsidR="007A263A" w:rsidRPr="007504B1">
          <w:rPr>
            <w:rStyle w:val="Hipervnculo"/>
            <w:noProof/>
          </w:rPr>
          <w:t>Tabla 14. RDC-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7" w:history="1">
        <w:r w:rsidR="007A263A" w:rsidRPr="007504B1">
          <w:rPr>
            <w:rStyle w:val="Hipervnculo"/>
            <w:noProof/>
          </w:rPr>
          <w:t>Tabla 15. RDC-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8" w:history="1">
        <w:r w:rsidR="007A263A" w:rsidRPr="007504B1">
          <w:rPr>
            <w:rStyle w:val="Hipervnculo"/>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E72A05">
      <w:pPr>
        <w:pStyle w:val="Tabladeilustraciones"/>
        <w:tabs>
          <w:tab w:val="right" w:pos="8828"/>
        </w:tabs>
        <w:rPr>
          <w:rFonts w:asciiTheme="minorHAnsi" w:eastAsiaTheme="minorEastAsia" w:hAnsiTheme="minorHAnsi" w:cstheme="minorBidi"/>
          <w:noProof/>
          <w:color w:val="auto"/>
        </w:rPr>
      </w:pPr>
      <w:hyperlink w:anchor="_Toc497482409" w:history="1">
        <w:r w:rsidR="007A263A" w:rsidRPr="007504B1">
          <w:rPr>
            <w:rStyle w:val="Hipervnculo"/>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D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3" w:name="_Toc497478876"/>
      <w:bookmarkStart w:id="4" w:name="_Toc497479919"/>
      <w:r w:rsidRPr="00C661D5">
        <w:t>RESUMEN EJECUTIVO</w:t>
      </w:r>
      <w:bookmarkEnd w:id="3"/>
      <w:bookmarkEnd w:id="4"/>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5" w:name="_Toc497478877"/>
      <w:bookmarkStart w:id="6" w:name="_Toc497479920"/>
      <w:r w:rsidRPr="00C661D5">
        <w:t>INTRODUCCIÓN</w:t>
      </w:r>
      <w:bookmarkEnd w:id="5"/>
      <w:bookmarkEnd w:id="6"/>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7" w:name="_Toc497478878"/>
      <w:bookmarkStart w:id="8" w:name="_Toc497479921"/>
      <w:r w:rsidRPr="00C661D5">
        <w:t>DESCRIPCIÓN DEL TRABAJO DE INVESTIGACIÓN</w:t>
      </w:r>
      <w:bookmarkEnd w:id="7"/>
      <w:bookmarkEnd w:id="8"/>
    </w:p>
    <w:p w14:paraId="7DA9C271" w14:textId="77777777" w:rsidR="003F1952" w:rsidRPr="00C661D5" w:rsidRDefault="003F1952">
      <w:pPr>
        <w:rPr>
          <w:sz w:val="24"/>
          <w:szCs w:val="24"/>
        </w:rPr>
      </w:pPr>
    </w:p>
    <w:p w14:paraId="7495747D" w14:textId="77777777" w:rsidR="003F1952" w:rsidRPr="00C661D5" w:rsidRDefault="000C1B85" w:rsidP="00390DD7">
      <w:pPr>
        <w:pStyle w:val="Ttulo2"/>
        <w:numPr>
          <w:ilvl w:val="1"/>
          <w:numId w:val="11"/>
        </w:numPr>
      </w:pPr>
      <w:bookmarkStart w:id="9" w:name="_Toc497478879"/>
      <w:bookmarkStart w:id="10" w:name="_Toc497479922"/>
      <w:r w:rsidRPr="00C661D5">
        <w:t>PLANTEAMIENTO DEL PROBLEMA</w:t>
      </w:r>
      <w:bookmarkEnd w:id="9"/>
      <w:bookmarkEnd w:id="10"/>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Ttulo2"/>
        <w:numPr>
          <w:ilvl w:val="1"/>
          <w:numId w:val="11"/>
        </w:numPr>
      </w:pPr>
      <w:bookmarkStart w:id="11" w:name="_Toc497478880"/>
      <w:bookmarkStart w:id="12" w:name="_Toc497479923"/>
      <w:r w:rsidRPr="00C661D5">
        <w:t>JUSTIFICACIÓN</w:t>
      </w:r>
      <w:bookmarkEnd w:id="11"/>
      <w:bookmarkEnd w:id="12"/>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Ttulo2"/>
        <w:numPr>
          <w:ilvl w:val="1"/>
          <w:numId w:val="11"/>
        </w:numPr>
      </w:pPr>
      <w:bookmarkStart w:id="13" w:name="_Toc497478881"/>
      <w:bookmarkStart w:id="14" w:name="_Toc497479924"/>
      <w:r w:rsidRPr="00C661D5">
        <w:t>OBJETIVOS</w:t>
      </w:r>
      <w:bookmarkEnd w:id="13"/>
      <w:bookmarkEnd w:id="14"/>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15" w:name="_Toc497478882"/>
      <w:bookmarkStart w:id="16" w:name="_Toc497479925"/>
      <w:r w:rsidRPr="00C661D5">
        <w:t>OBJETIVO GENERAL</w:t>
      </w:r>
      <w:bookmarkEnd w:id="15"/>
      <w:bookmarkEnd w:id="16"/>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source.</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17" w:name="_Toc497478883"/>
      <w:bookmarkStart w:id="18" w:name="_Toc497479926"/>
      <w:r w:rsidRPr="00C661D5">
        <w:t>OBJETIVOS ESPECÍFICOS</w:t>
      </w:r>
      <w:bookmarkEnd w:id="17"/>
      <w:bookmarkEnd w:id="18"/>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Ttulo2"/>
        <w:numPr>
          <w:ilvl w:val="1"/>
          <w:numId w:val="11"/>
        </w:numPr>
      </w:pPr>
      <w:bookmarkStart w:id="19" w:name="_Toc497478884"/>
      <w:bookmarkStart w:id="20" w:name="_Toc497479927"/>
      <w:r w:rsidRPr="00C661D5">
        <w:t>ESTADO DEL ARTE / ANTECEDENTES</w:t>
      </w:r>
      <w:bookmarkEnd w:id="19"/>
      <w:bookmarkEnd w:id="20"/>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director de desarrollo de negocio de Litebi,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TICs:</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la escasa importancia del capital relacional 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Construcción de una herramienta software para mejoramiento del posicionamiento de pozos en el desarrollo de un campo maduro de hidrocarburos usando neuromodulación”</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21" w:name="_Toc497478885"/>
      <w:bookmarkStart w:id="22" w:name="_Toc497479928"/>
      <w:r w:rsidRPr="00C661D5">
        <w:t>MARCOS REFERENCIALES</w:t>
      </w:r>
      <w:bookmarkEnd w:id="21"/>
      <w:bookmarkEnd w:id="22"/>
    </w:p>
    <w:p w14:paraId="799B2E4F" w14:textId="77777777" w:rsidR="00AB320A" w:rsidRPr="00AB320A" w:rsidRDefault="00AB320A" w:rsidP="00AB320A"/>
    <w:p w14:paraId="514C74C6" w14:textId="77777777" w:rsidR="00AB320A" w:rsidRPr="000F7A3B" w:rsidRDefault="000C1B85" w:rsidP="00390DD7">
      <w:pPr>
        <w:pStyle w:val="Ttulo2"/>
      </w:pPr>
      <w:bookmarkStart w:id="23" w:name="_Toc497478886"/>
      <w:bookmarkStart w:id="24" w:name="_Toc497479929"/>
      <w:r w:rsidRPr="000F7A3B">
        <w:t>2.1. MARCO TEÓRICO</w:t>
      </w:r>
      <w:bookmarkEnd w:id="23"/>
      <w:bookmarkEnd w:id="2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Ttulo2"/>
      </w:pPr>
      <w:bookmarkStart w:id="25" w:name="_beik651inivt" w:colFirst="0" w:colLast="0"/>
      <w:bookmarkStart w:id="26" w:name="_Toc497478887"/>
      <w:bookmarkStart w:id="27" w:name="_Toc497479930"/>
      <w:bookmarkEnd w:id="25"/>
      <w:r w:rsidRPr="000F7A3B">
        <w:t>2.2</w:t>
      </w:r>
      <w:r w:rsidR="00AB320A" w:rsidRPr="000F7A3B">
        <w:t xml:space="preserve"> MARCO LEGAL</w:t>
      </w:r>
      <w:bookmarkEnd w:id="26"/>
      <w:bookmarkEnd w:id="27"/>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Ttulo2"/>
      </w:pPr>
      <w:bookmarkStart w:id="28" w:name="_p0ej55wqpsea" w:colFirst="0" w:colLast="0"/>
      <w:bookmarkStart w:id="29" w:name="_Toc497478888"/>
      <w:bookmarkStart w:id="30" w:name="_Toc497479931"/>
      <w:bookmarkEnd w:id="28"/>
      <w:r w:rsidRPr="000F7A3B">
        <w:t>2.3</w:t>
      </w:r>
      <w:r w:rsidR="00AB320A" w:rsidRPr="000F7A3B">
        <w:t xml:space="preserve"> MARCO CONCEPTUAL</w:t>
      </w:r>
      <w:bookmarkEnd w:id="29"/>
      <w:bookmarkEnd w:id="30"/>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31" w:name="_Toc497478889"/>
      <w:bookmarkStart w:id="32" w:name="_Toc497479932"/>
      <w:r w:rsidRPr="00C661D5">
        <w:t>DESARROLLO DEL TRABAJO DE GRADO</w:t>
      </w:r>
      <w:bookmarkEnd w:id="31"/>
      <w:bookmarkEnd w:id="32"/>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Ttulo2"/>
      </w:pPr>
      <w:bookmarkStart w:id="33" w:name="_Toc497478890"/>
      <w:bookmarkStart w:id="34" w:name="_Toc497479933"/>
      <w:r w:rsidRPr="00C661D5">
        <w:t>3.1. ANALISIS</w:t>
      </w:r>
      <w:bookmarkEnd w:id="33"/>
      <w:bookmarkEnd w:id="34"/>
    </w:p>
    <w:p w14:paraId="790AD21C" w14:textId="77777777" w:rsidR="003F1952" w:rsidRPr="00C661D5" w:rsidRDefault="000C1B85">
      <w:pPr>
        <w:pStyle w:val="Ttulo3"/>
        <w:keepLines/>
        <w:spacing w:before="200" w:after="0"/>
        <w:contextualSpacing w:val="0"/>
        <w:jc w:val="both"/>
      </w:pPr>
      <w:bookmarkStart w:id="35" w:name="_Toc497478891"/>
      <w:bookmarkStart w:id="36" w:name="_Toc497479934"/>
      <w:r w:rsidRPr="00C661D5">
        <w:t>3.1.1 Identificación del proceso:</w:t>
      </w:r>
      <w:bookmarkEnd w:id="35"/>
      <w:bookmarkEnd w:id="36"/>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37" w:name="_Toc497478892"/>
      <w:bookmarkStart w:id="38" w:name="_Toc497479935"/>
      <w:r w:rsidRPr="00C661D5">
        <w:t>3.1.2 Establecimiento de procesos primarios</w:t>
      </w:r>
      <w:bookmarkEnd w:id="37"/>
      <w:bookmarkEnd w:id="38"/>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39" w:name="_Toc497478893"/>
      <w:bookmarkStart w:id="40" w:name="_Toc497479936"/>
      <w:r w:rsidRPr="00C661D5">
        <w:t>3.1.3 Definición requisitos del cliente</w:t>
      </w:r>
      <w:bookmarkEnd w:id="39"/>
      <w:bookmarkEnd w:id="40"/>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Ttulo3"/>
        <w:keepLines/>
        <w:spacing w:before="200" w:after="0"/>
        <w:contextualSpacing w:val="0"/>
        <w:jc w:val="both"/>
      </w:pPr>
      <w:bookmarkStart w:id="41" w:name="_Toc497478894"/>
      <w:bookmarkStart w:id="42" w:name="_Toc497479937"/>
      <w:r w:rsidRPr="00C661D5">
        <w:t>3.1.4 Propuesta de solución al problema</w:t>
      </w:r>
      <w:bookmarkEnd w:id="41"/>
      <w:bookmarkEnd w:id="42"/>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43" w:name="_4zm892hijeoh" w:colFirst="0" w:colLast="0"/>
      <w:bookmarkStart w:id="44" w:name="_Toc497478895"/>
      <w:bookmarkStart w:id="45" w:name="_Toc497479938"/>
      <w:bookmarkEnd w:id="43"/>
      <w:r w:rsidRPr="00C661D5">
        <w:t>3.1.5 Selección de tecnología</w:t>
      </w:r>
      <w:bookmarkEnd w:id="44"/>
      <w:bookmarkEnd w:id="45"/>
      <w:r w:rsidRPr="00C661D5">
        <w:t xml:space="preserve"> </w:t>
      </w:r>
    </w:p>
    <w:p w14:paraId="6DAF5364" w14:textId="77777777" w:rsidR="00985741" w:rsidRPr="00C661D5" w:rsidRDefault="000C1B85" w:rsidP="00A838E5">
      <w:pPr>
        <w:pStyle w:val="Ttulo4"/>
      </w:pPr>
      <w:bookmarkStart w:id="46" w:name="_Toc497478896"/>
      <w:bookmarkStart w:id="47" w:name="_Toc497479939"/>
      <w:r w:rsidRPr="00C661D5">
        <w:t>3.1.5.1 Lenguaje</w:t>
      </w:r>
      <w:bookmarkEnd w:id="46"/>
      <w:bookmarkEnd w:id="47"/>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A838E5">
      <w:pPr>
        <w:pStyle w:val="Ttulo4"/>
      </w:pPr>
      <w:bookmarkStart w:id="48" w:name="_Toc497478897"/>
      <w:bookmarkStart w:id="49" w:name="_Toc497479940"/>
      <w:r w:rsidRPr="00C661D5">
        <w:t>3.1.5.2 Base de Datos</w:t>
      </w:r>
      <w:bookmarkEnd w:id="48"/>
      <w:bookmarkEnd w:id="49"/>
    </w:p>
    <w:p w14:paraId="4266B96A" w14:textId="77777777" w:rsidR="003F1952" w:rsidRPr="00C661D5" w:rsidRDefault="000C1B85" w:rsidP="008844F3">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Postgres incorpora el  método de Control de Concurrencias Multiversión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Ttulo4"/>
      </w:pPr>
      <w:bookmarkStart w:id="50" w:name="_Toc497478898"/>
      <w:bookmarkStart w:id="51" w:name="_Toc497479941"/>
      <w:r w:rsidRPr="00C661D5">
        <w:t>3.1.5.3 Servidor</w:t>
      </w:r>
      <w:bookmarkEnd w:id="50"/>
      <w:bookmarkEnd w:id="51"/>
    </w:p>
    <w:p w14:paraId="58958466" w14:textId="77777777" w:rsidR="003F1952" w:rsidRPr="00C661D5" w:rsidRDefault="000C1B85" w:rsidP="008844F3">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Ttulo4"/>
      </w:pPr>
      <w:bookmarkStart w:id="52" w:name="_Toc497478899"/>
      <w:bookmarkStart w:id="53" w:name="_Toc497479942"/>
      <w:r w:rsidRPr="00C661D5">
        <w:t>3.1.5.4 Framework</w:t>
      </w:r>
      <w:bookmarkEnd w:id="52"/>
      <w:bookmarkEnd w:id="53"/>
    </w:p>
    <w:p w14:paraId="37EE03E0" w14:textId="77777777" w:rsidR="003F1952" w:rsidRPr="00C661D5" w:rsidRDefault="000C1B85" w:rsidP="008844F3">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Ttulo2"/>
      </w:pPr>
      <w:bookmarkStart w:id="54" w:name="_Toc497478900"/>
      <w:bookmarkStart w:id="55" w:name="_Toc497479943"/>
      <w:r w:rsidRPr="00C661D5">
        <w:t xml:space="preserve">3.2 DISEÑO Y </w:t>
      </w:r>
      <w:r w:rsidRPr="00390DD7">
        <w:t>ARQUITECTURA</w:t>
      </w:r>
      <w:bookmarkEnd w:id="54"/>
      <w:bookmarkEnd w:id="55"/>
    </w:p>
    <w:p w14:paraId="130E0671" w14:textId="77777777" w:rsidR="003F1952" w:rsidRPr="00C661D5" w:rsidRDefault="000C1B85">
      <w:pPr>
        <w:pStyle w:val="Ttulo3"/>
        <w:keepLines/>
        <w:widowControl/>
        <w:spacing w:before="320" w:after="80"/>
        <w:contextualSpacing w:val="0"/>
        <w:jc w:val="both"/>
      </w:pPr>
      <w:bookmarkStart w:id="56" w:name="_Toc497478901"/>
      <w:bookmarkStart w:id="57" w:name="_Toc497479944"/>
      <w:r w:rsidRPr="00C661D5">
        <w:t>3.2.1. Casos de Uso</w:t>
      </w:r>
      <w:bookmarkEnd w:id="56"/>
      <w:bookmarkEnd w:id="57"/>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Default="000C1B85" w:rsidP="00A838E5">
      <w:pPr>
        <w:pStyle w:val="Ttulo4"/>
      </w:pPr>
      <w:bookmarkStart w:id="58" w:name="_Toc497478902"/>
      <w:bookmarkStart w:id="59" w:name="_Toc497479945"/>
      <w:r w:rsidRPr="00C661D5">
        <w:t xml:space="preserve">3.2.1.1 Caso de Inicio de </w:t>
      </w:r>
      <w:r w:rsidR="00C25455" w:rsidRPr="00C661D5">
        <w:t>Sesión</w:t>
      </w:r>
      <w:bookmarkEnd w:id="58"/>
      <w:bookmarkEnd w:id="59"/>
    </w:p>
    <w:p w14:paraId="439EB79A" w14:textId="77777777" w:rsidR="00D524AD" w:rsidRPr="00D524AD" w:rsidRDefault="00D524AD" w:rsidP="00D524AD">
      <w:pPr>
        <w:rPr>
          <w:u w:val="single"/>
        </w:rPr>
      </w:pPr>
    </w:p>
    <w:p w14:paraId="4E0E070C" w14:textId="4D8087BA" w:rsidR="003F1952" w:rsidRPr="00C661D5" w:rsidRDefault="00030E87" w:rsidP="00030E87">
      <w:pPr>
        <w:pStyle w:val="Descripcin"/>
      </w:pPr>
      <w:bookmarkStart w:id="60" w:name="_Toc497514279"/>
      <w:r>
        <w:t xml:space="preserve">Figura </w:t>
      </w:r>
      <w:fldSimple w:instr=" SEQ Figura \* ARABIC ">
        <w:r w:rsidR="00DF21A7">
          <w:rPr>
            <w:noProof/>
          </w:rPr>
          <w:t>1</w:t>
        </w:r>
      </w:fldSimple>
      <w:r w:rsidR="00887F1D">
        <w:t xml:space="preserve">. </w:t>
      </w:r>
      <w:r w:rsidR="00520DED">
        <w:t>Caso de uso Inicio de sesión</w:t>
      </w:r>
      <w:bookmarkEnd w:id="60"/>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4"/>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Descripcin"/>
        <w:rPr>
          <w:sz w:val="24"/>
          <w:szCs w:val="24"/>
        </w:rPr>
      </w:pPr>
      <w:bookmarkStart w:id="62" w:name="_Toc497482393"/>
      <w:r>
        <w:t xml:space="preserve">Tabla </w:t>
      </w:r>
      <w:fldSimple w:instr=" SEQ Tabla \* ARABIC ">
        <w:r w:rsidR="007A2DA2">
          <w:rPr>
            <w:noProof/>
          </w:rPr>
          <w:t>1</w:t>
        </w:r>
      </w:fldSimple>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26E7019F" w:rsidR="003F1952" w:rsidRDefault="000C1B85" w:rsidP="00A838E5">
      <w:pPr>
        <w:pStyle w:val="Ttulo4"/>
      </w:pPr>
      <w:bookmarkStart w:id="64" w:name="_Toc497478903"/>
      <w:bookmarkStart w:id="65"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0735E896" w14:textId="705879D7" w:rsidR="00E72A05" w:rsidRDefault="00E72A05" w:rsidP="00E72A05"/>
    <w:p w14:paraId="0D47242C" w14:textId="1CBF2DA8" w:rsidR="00E72A05" w:rsidRDefault="00E72A05" w:rsidP="00E72A05"/>
    <w:p w14:paraId="7FBA2889" w14:textId="77777777" w:rsidR="00E72A05" w:rsidRDefault="00E72A05" w:rsidP="00E72A05"/>
    <w:p w14:paraId="4475B8B9" w14:textId="77777777" w:rsidR="00E72A05" w:rsidRDefault="00E72A05" w:rsidP="00E72A05"/>
    <w:p w14:paraId="6D8724F9" w14:textId="77777777" w:rsidR="00E72A05" w:rsidRPr="00E72A05" w:rsidRDefault="00E72A05" w:rsidP="00E72A05"/>
    <w:p w14:paraId="653C00E3" w14:textId="47E3BC19" w:rsidR="00D524AD" w:rsidRDefault="00D524AD" w:rsidP="00D524AD">
      <w:pPr>
        <w:pStyle w:val="Descripcin"/>
      </w:pPr>
      <w:bookmarkStart w:id="66" w:name="_Toc497514280"/>
      <w:r>
        <w:t xml:space="preserve">Figura </w:t>
      </w:r>
      <w:fldSimple w:instr=" SEQ Figura \* ARABIC ">
        <w:r w:rsidR="00DF21A7">
          <w:rPr>
            <w:noProof/>
          </w:rPr>
          <w:t>2</w:t>
        </w:r>
      </w:fldSimple>
      <w:r>
        <w:t>. Caso de uso de Coordinador</w:t>
      </w:r>
      <w:bookmarkEnd w:id="66"/>
    </w:p>
    <w:p w14:paraId="06B3F6FC" w14:textId="08EA3FF6" w:rsidR="00D36EB6" w:rsidRPr="00D36EB6" w:rsidRDefault="00D36EB6" w:rsidP="00D36EB6">
      <w:r>
        <w:rPr>
          <w:noProof/>
        </w:rPr>
        <w:drawing>
          <wp:inline distT="0" distB="0" distL="0" distR="0" wp14:anchorId="1DA46E13" wp14:editId="26D202A2">
            <wp:extent cx="5612130" cy="2314575"/>
            <wp:effectExtent l="0" t="0" r="7620"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2314575"/>
                    </a:xfrm>
                    <a:prstGeom prst="rect">
                      <a:avLst/>
                    </a:prstGeom>
                  </pic:spPr>
                </pic:pic>
              </a:graphicData>
            </a:graphic>
          </wp:inline>
        </w:drawing>
      </w:r>
    </w:p>
    <w:p w14:paraId="69444A3C" w14:textId="77777777" w:rsidR="00D524AD" w:rsidRDefault="00D524AD" w:rsidP="00D524AD"/>
    <w:p w14:paraId="580E7045" w14:textId="79D4159B" w:rsidR="003F1952" w:rsidRDefault="003F1952" w:rsidP="00D524AD"/>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Descripcin"/>
        <w:rPr>
          <w:sz w:val="24"/>
          <w:szCs w:val="24"/>
        </w:rPr>
      </w:pPr>
      <w:bookmarkStart w:id="67" w:name="_Toc497482394"/>
      <w:r>
        <w:t xml:space="preserve">Tabla </w:t>
      </w:r>
      <w:fldSimple w:instr=" SEQ Tabla \* ARABIC ">
        <w:r w:rsidR="007A2DA2">
          <w:rPr>
            <w:noProof/>
          </w:rPr>
          <w:t>2</w:t>
        </w:r>
      </w:fldSimple>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Ttulo4"/>
      </w:pPr>
      <w:bookmarkStart w:id="68" w:name="_Toc497478904"/>
      <w:bookmarkStart w:id="69" w:name="_Toc497479947"/>
      <w:r w:rsidRPr="00C661D5">
        <w:t>3.2.1.4 Caso de Uso Semanas</w:t>
      </w:r>
      <w:bookmarkEnd w:id="68"/>
      <w:bookmarkEnd w:id="69"/>
    </w:p>
    <w:p w14:paraId="12DE2EBE" w14:textId="60D19BF0" w:rsidR="003F1952" w:rsidRPr="00C661D5" w:rsidRDefault="00801331" w:rsidP="00801331">
      <w:pPr>
        <w:pStyle w:val="Descripcin"/>
        <w:rPr>
          <w:sz w:val="24"/>
          <w:szCs w:val="24"/>
        </w:rPr>
      </w:pPr>
      <w:bookmarkStart w:id="70" w:name="_Toc497482395"/>
      <w:r>
        <w:t xml:space="preserve">Tabla </w:t>
      </w:r>
      <w:fldSimple w:instr=" SEQ Tabla \* ARABIC ">
        <w:r w:rsidR="007A2DA2">
          <w:rPr>
            <w:noProof/>
          </w:rPr>
          <w:t>3</w:t>
        </w:r>
      </w:fldSimple>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A838E5">
      <w:pPr>
        <w:pStyle w:val="Ttulo4"/>
      </w:pPr>
      <w:bookmarkStart w:id="72" w:name="_Toc497478905"/>
      <w:bookmarkStart w:id="73" w:name="_Toc497479948"/>
      <w:r w:rsidRPr="00C661D5">
        <w:t>3.2.1.5 Caso de Uso Asignación</w:t>
      </w:r>
      <w:bookmarkEnd w:id="72"/>
      <w:bookmarkEnd w:id="73"/>
    </w:p>
    <w:p w14:paraId="2CE5AB3A" w14:textId="22D79B70" w:rsidR="003F1952" w:rsidRPr="00C661D5" w:rsidRDefault="001C7F4C" w:rsidP="001C7F4C">
      <w:pPr>
        <w:pStyle w:val="Descripcin"/>
        <w:rPr>
          <w:sz w:val="24"/>
          <w:szCs w:val="24"/>
        </w:rPr>
      </w:pPr>
      <w:bookmarkStart w:id="74" w:name="_2p2csry" w:colFirst="0" w:colLast="0"/>
      <w:bookmarkStart w:id="75" w:name="_Toc497482396"/>
      <w:bookmarkEnd w:id="74"/>
      <w:r>
        <w:t xml:space="preserve">Tabla </w:t>
      </w:r>
      <w:fldSimple w:instr=" SEQ Tabla \* ARABIC ">
        <w:r w:rsidR="007A2DA2">
          <w:rPr>
            <w:noProof/>
          </w:rPr>
          <w:t>4</w:t>
        </w:r>
      </w:fldSimple>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or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76" w:name="_c02fhoo8qnkl" w:colFirst="0" w:colLast="0"/>
      <w:bookmarkEnd w:id="76"/>
    </w:p>
    <w:p w14:paraId="77B5B6E8" w14:textId="1CD1C00C" w:rsidR="003F1952" w:rsidRDefault="000C1B85" w:rsidP="00A838E5">
      <w:pPr>
        <w:pStyle w:val="Ttulo4"/>
      </w:pPr>
      <w:bookmarkStart w:id="77" w:name="_Toc497478906"/>
      <w:bookmarkStart w:id="78" w:name="_Toc497479949"/>
      <w:r w:rsidRPr="00C661D5">
        <w:t>3.2.1.6 Caso de Uso Actividades</w:t>
      </w:r>
      <w:bookmarkEnd w:id="77"/>
      <w:bookmarkEnd w:id="78"/>
    </w:p>
    <w:p w14:paraId="35C153D8" w14:textId="43E2422A" w:rsidR="00D36EB6" w:rsidRDefault="00D36EB6" w:rsidP="00D36EB6">
      <w:r>
        <w:rPr>
          <w:noProof/>
        </w:rPr>
        <w:drawing>
          <wp:inline distT="0" distB="0" distL="0" distR="0" wp14:anchorId="228C8991" wp14:editId="62E2D563">
            <wp:extent cx="5612130" cy="386905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3869055"/>
                    </a:xfrm>
                    <a:prstGeom prst="rect">
                      <a:avLst/>
                    </a:prstGeom>
                  </pic:spPr>
                </pic:pic>
              </a:graphicData>
            </a:graphic>
          </wp:inline>
        </w:drawing>
      </w:r>
    </w:p>
    <w:p w14:paraId="5A112790" w14:textId="06DD0F3F" w:rsidR="00C91C2F" w:rsidRDefault="00C91C2F" w:rsidP="00D36EB6"/>
    <w:p w14:paraId="699E9377" w14:textId="09480A40" w:rsidR="00C91C2F" w:rsidRDefault="00C91C2F" w:rsidP="00D36EB6">
      <w:r>
        <w:rPr>
          <w:noProof/>
        </w:rPr>
        <w:drawing>
          <wp:inline distT="0" distB="0" distL="0" distR="0" wp14:anchorId="4F8D4EEF" wp14:editId="013A05BF">
            <wp:extent cx="5612130" cy="6112510"/>
            <wp:effectExtent l="0" t="0" r="7620"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6112510"/>
                    </a:xfrm>
                    <a:prstGeom prst="rect">
                      <a:avLst/>
                    </a:prstGeom>
                  </pic:spPr>
                </pic:pic>
              </a:graphicData>
            </a:graphic>
          </wp:inline>
        </w:drawing>
      </w:r>
    </w:p>
    <w:p w14:paraId="2BBDFB1D" w14:textId="3E511277" w:rsidR="00C91C2F" w:rsidRDefault="00C91C2F" w:rsidP="00D36EB6"/>
    <w:p w14:paraId="473E309A" w14:textId="77777777" w:rsidR="00C91C2F" w:rsidRDefault="00C91C2F" w:rsidP="00D36EB6"/>
    <w:p w14:paraId="5384C140" w14:textId="28FCD68D" w:rsidR="00C91C2F" w:rsidRDefault="00C91C2F" w:rsidP="00D36EB6"/>
    <w:p w14:paraId="06BFB6F8" w14:textId="5B43307E" w:rsidR="00C91C2F" w:rsidRDefault="00C91C2F" w:rsidP="00D36EB6"/>
    <w:p w14:paraId="3BA8326E" w14:textId="77777777" w:rsidR="00C91C2F" w:rsidRPr="00D36EB6" w:rsidRDefault="00C91C2F" w:rsidP="00D36EB6"/>
    <w:p w14:paraId="0181A209" w14:textId="45A564EA" w:rsidR="003F1952" w:rsidRPr="00D97FBD" w:rsidRDefault="00D97FBD" w:rsidP="00D97FBD">
      <w:pPr>
        <w:pStyle w:val="Descripcin"/>
        <w:rPr>
          <w:b w:val="0"/>
          <w:sz w:val="24"/>
          <w:szCs w:val="24"/>
          <w:u w:val="single"/>
        </w:rPr>
      </w:pPr>
      <w:bookmarkStart w:id="79" w:name="_41mghml" w:colFirst="0" w:colLast="0"/>
      <w:bookmarkStart w:id="80" w:name="_Toc497482397"/>
      <w:bookmarkEnd w:id="79"/>
      <w:r>
        <w:t xml:space="preserve">Tabla </w:t>
      </w:r>
      <w:fldSimple w:instr=" SEQ Tabla \* ARABIC ">
        <w:r w:rsidR="007A2DA2">
          <w:rPr>
            <w:noProof/>
          </w:rPr>
          <w:t>5</w:t>
        </w:r>
      </w:fldSimple>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Ttulo4"/>
      </w:pPr>
      <w:bookmarkStart w:id="82" w:name="_Toc497478907"/>
      <w:bookmarkStart w:id="83" w:name="_Toc497479950"/>
      <w:r w:rsidRPr="00C661D5">
        <w:t>3.2.1.7 Casos de Uso Productos</w:t>
      </w:r>
      <w:bookmarkEnd w:id="82"/>
      <w:bookmarkEnd w:id="83"/>
    </w:p>
    <w:p w14:paraId="0392806F" w14:textId="0C5ED932" w:rsidR="003F1952" w:rsidRPr="00E723D2" w:rsidRDefault="00E723D2" w:rsidP="00E723D2">
      <w:pPr>
        <w:pStyle w:val="Descripcin"/>
        <w:rPr>
          <w:sz w:val="24"/>
          <w:szCs w:val="24"/>
          <w:u w:val="single"/>
        </w:rPr>
      </w:pPr>
      <w:bookmarkStart w:id="84" w:name="_Toc497482398"/>
      <w:r>
        <w:t xml:space="preserve">Tabla </w:t>
      </w:r>
      <w:fldSimple w:instr=" SEQ Tabla \* ARABIC ">
        <w:r w:rsidR="007A2DA2">
          <w:rPr>
            <w:noProof/>
          </w:rPr>
          <w:t>6</w:t>
        </w:r>
      </w:fldSimple>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Ttulo4"/>
      </w:pPr>
      <w:bookmarkStart w:id="86" w:name="_Toc497478908"/>
      <w:bookmarkStart w:id="87" w:name="_Toc497479951"/>
      <w:r w:rsidRPr="00C661D5">
        <w:t>3.2.1.8 Caso de Uso Clases</w:t>
      </w:r>
      <w:bookmarkEnd w:id="86"/>
      <w:bookmarkEnd w:id="87"/>
    </w:p>
    <w:p w14:paraId="2EAAC3C1" w14:textId="65079176" w:rsidR="003F1952" w:rsidRPr="004354C7" w:rsidRDefault="004354C7" w:rsidP="004354C7">
      <w:pPr>
        <w:pStyle w:val="Descripcin"/>
        <w:rPr>
          <w:b w:val="0"/>
          <w:sz w:val="24"/>
          <w:szCs w:val="24"/>
          <w:u w:val="single"/>
        </w:rPr>
      </w:pPr>
      <w:bookmarkStart w:id="88" w:name="_Toc497482399"/>
      <w:r>
        <w:t xml:space="preserve">Tabla </w:t>
      </w:r>
      <w:fldSimple w:instr=" SEQ Tabla \* ARABIC ">
        <w:r w:rsidR="007A2DA2">
          <w:rPr>
            <w:noProof/>
          </w:rPr>
          <w:t>7</w:t>
        </w:r>
      </w:fldSimple>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Ttulo4"/>
      </w:pPr>
      <w:bookmarkStart w:id="90" w:name="_Toc497478909"/>
      <w:bookmarkStart w:id="91" w:name="_Toc497479952"/>
      <w:r>
        <w:t>3.2.1.9 Caso de Uso Perfil</w:t>
      </w:r>
      <w:bookmarkEnd w:id="90"/>
      <w:bookmarkEnd w:id="91"/>
    </w:p>
    <w:p w14:paraId="767CD333" w14:textId="60A8048E" w:rsidR="008863A2" w:rsidRPr="00C661D5" w:rsidRDefault="00B01763" w:rsidP="00B01763">
      <w:pPr>
        <w:pStyle w:val="Descripcin"/>
        <w:rPr>
          <w:b w:val="0"/>
          <w:sz w:val="24"/>
          <w:szCs w:val="24"/>
        </w:rPr>
      </w:pPr>
      <w:bookmarkStart w:id="92" w:name="_Toc497482400"/>
      <w:r>
        <w:t xml:space="preserve">Tabla </w:t>
      </w:r>
      <w:fldSimple w:instr=" SEQ Tabla \* ARABIC ">
        <w:r w:rsidR="007A2DA2">
          <w:rPr>
            <w:noProof/>
          </w:rPr>
          <w:t>8</w:t>
        </w:r>
      </w:fldSimple>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Ttulo4"/>
      </w:pPr>
      <w:bookmarkStart w:id="93" w:name="_Toc497478910"/>
      <w:bookmarkStart w:id="94" w:name="_Toc497479953"/>
      <w:r>
        <w:t>3.2.1.10 Caso de Información Académica</w:t>
      </w:r>
      <w:bookmarkEnd w:id="93"/>
      <w:bookmarkEnd w:id="94"/>
    </w:p>
    <w:p w14:paraId="72D02350" w14:textId="085E4059" w:rsidR="00376230" w:rsidRPr="00C661D5" w:rsidRDefault="00B01763" w:rsidP="00B01763">
      <w:pPr>
        <w:pStyle w:val="Descripcin"/>
        <w:rPr>
          <w:sz w:val="24"/>
          <w:szCs w:val="24"/>
        </w:rPr>
      </w:pPr>
      <w:bookmarkStart w:id="95" w:name="_Toc497482401"/>
      <w:r>
        <w:t xml:space="preserve">Tabla </w:t>
      </w:r>
      <w:fldSimple w:instr=" SEQ Tabla \* ARABIC ">
        <w:r w:rsidR="007A2DA2">
          <w:rPr>
            <w:noProof/>
          </w:rPr>
          <w:t>9</w:t>
        </w:r>
      </w:fldSimple>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Ttulo4"/>
      </w:pPr>
      <w:bookmarkStart w:id="96" w:name="_Toc497478911"/>
      <w:bookmarkStart w:id="97" w:name="_Toc497479954"/>
      <w:r>
        <w:t xml:space="preserve">3.2.1.12 Caso de </w:t>
      </w:r>
      <w:r w:rsidR="00AB1EB5">
        <w:t>Experiencia</w:t>
      </w:r>
      <w:bookmarkEnd w:id="96"/>
      <w:bookmarkEnd w:id="97"/>
    </w:p>
    <w:p w14:paraId="3C1F42AF" w14:textId="17299C24" w:rsidR="00F44242" w:rsidRPr="00B01763" w:rsidRDefault="00B01763" w:rsidP="00B01763">
      <w:pPr>
        <w:pStyle w:val="Descripcin"/>
        <w:rPr>
          <w:sz w:val="24"/>
          <w:szCs w:val="24"/>
          <w:u w:val="single"/>
        </w:rPr>
      </w:pPr>
      <w:bookmarkStart w:id="98" w:name="_Toc497482402"/>
      <w:r>
        <w:t xml:space="preserve">Tabla </w:t>
      </w:r>
      <w:fldSimple w:instr=" SEQ Tabla \* ARABIC ">
        <w:r w:rsidR="007A2DA2">
          <w:rPr>
            <w:noProof/>
          </w:rPr>
          <w:t>10</w:t>
        </w:r>
      </w:fldSimple>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Ttulo4"/>
      </w:pPr>
      <w:bookmarkStart w:id="99" w:name="_Toc497478912"/>
      <w:bookmarkStart w:id="100" w:name="_Toc497479955"/>
      <w:r>
        <w:t>3.2.1.13 Caso de Producción Intelectual e Investigativa</w:t>
      </w:r>
      <w:bookmarkEnd w:id="99"/>
      <w:bookmarkEnd w:id="100"/>
    </w:p>
    <w:p w14:paraId="7F136902" w14:textId="1EB1E0A1" w:rsidR="0057519C" w:rsidRPr="00BA344C" w:rsidRDefault="00BA344C" w:rsidP="00BA344C">
      <w:pPr>
        <w:pStyle w:val="Descripcin"/>
        <w:rPr>
          <w:sz w:val="24"/>
          <w:szCs w:val="24"/>
          <w:u w:val="single"/>
        </w:rPr>
      </w:pPr>
      <w:bookmarkStart w:id="101" w:name="_Toc497482403"/>
      <w:r>
        <w:t xml:space="preserve">Tabla </w:t>
      </w:r>
      <w:fldSimple w:instr=" SEQ Tabla \* ARABIC ">
        <w:r w:rsidR="007A2DA2">
          <w:rPr>
            <w:noProof/>
          </w:rPr>
          <w:t>11</w:t>
        </w:r>
      </w:fldSimple>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Ttulo4"/>
      </w:pPr>
      <w:bookmarkStart w:id="102" w:name="_Toc497478913"/>
      <w:bookmarkStart w:id="103" w:name="_Toc497479956"/>
      <w:r>
        <w:t>3.2.1.14 Caso de Socialización de la Investigación</w:t>
      </w:r>
      <w:bookmarkEnd w:id="102"/>
      <w:bookmarkEnd w:id="103"/>
    </w:p>
    <w:p w14:paraId="5DEAAE04" w14:textId="5A40694D" w:rsidR="006948AB" w:rsidRPr="00C661D5" w:rsidRDefault="006830C6" w:rsidP="006830C6">
      <w:pPr>
        <w:pStyle w:val="Descripcin"/>
        <w:rPr>
          <w:sz w:val="24"/>
          <w:szCs w:val="24"/>
        </w:rPr>
      </w:pPr>
      <w:bookmarkStart w:id="104" w:name="_Toc497482404"/>
      <w:r>
        <w:t xml:space="preserve">Tabla </w:t>
      </w:r>
      <w:fldSimple w:instr=" SEQ Tabla \* ARABIC ">
        <w:r w:rsidR="007A2DA2">
          <w:rPr>
            <w:noProof/>
          </w:rPr>
          <w:t>12</w:t>
        </w:r>
      </w:fldSimple>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Ttulo4"/>
      </w:pPr>
      <w:bookmarkStart w:id="105" w:name="_Toc497478914"/>
      <w:bookmarkStart w:id="106" w:name="_Toc497479957"/>
      <w:r>
        <w:t>3.2.1.15 Caso de Participaciones</w:t>
      </w:r>
      <w:bookmarkEnd w:id="105"/>
      <w:bookmarkEnd w:id="106"/>
    </w:p>
    <w:p w14:paraId="1F3C5D80" w14:textId="420824F8" w:rsidR="006948AB" w:rsidRPr="006830C6" w:rsidRDefault="006830C6" w:rsidP="006830C6">
      <w:pPr>
        <w:pStyle w:val="Descripcin"/>
        <w:rPr>
          <w:sz w:val="24"/>
          <w:szCs w:val="24"/>
          <w:u w:val="single"/>
        </w:rPr>
      </w:pPr>
      <w:bookmarkStart w:id="107" w:name="_Toc497482405"/>
      <w:r>
        <w:t xml:space="preserve">Tabla </w:t>
      </w:r>
      <w:fldSimple w:instr=" SEQ Tabla \* ARABIC ">
        <w:r w:rsidR="007A2DA2">
          <w:rPr>
            <w:noProof/>
          </w:rPr>
          <w:t>13</w:t>
        </w:r>
      </w:fldSimple>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Default="00C94F87" w:rsidP="00A838E5">
      <w:pPr>
        <w:pStyle w:val="Ttulo4"/>
      </w:pPr>
      <w:bookmarkStart w:id="108" w:name="_Toc497478915"/>
      <w:bookmarkStart w:id="109" w:name="_Toc497479958"/>
      <w:r>
        <w:t>3.2.1.15 Caso de RDC-54</w:t>
      </w:r>
      <w:bookmarkEnd w:id="108"/>
      <w:bookmarkEnd w:id="109"/>
    </w:p>
    <w:p w14:paraId="1EA6621C" w14:textId="2920B5F0" w:rsidR="00C94F87" w:rsidRPr="006830C6" w:rsidRDefault="006830C6" w:rsidP="006830C6">
      <w:pPr>
        <w:pStyle w:val="Descripcin"/>
        <w:rPr>
          <w:sz w:val="24"/>
          <w:szCs w:val="24"/>
          <w:u w:val="single"/>
        </w:rPr>
      </w:pPr>
      <w:bookmarkStart w:id="110" w:name="_Toc497482406"/>
      <w:r>
        <w:t xml:space="preserve">Tabla </w:t>
      </w:r>
      <w:fldSimple w:instr=" SEQ Tabla \* ARABIC ">
        <w:r w:rsidR="007A2DA2">
          <w:rPr>
            <w:noProof/>
          </w:rPr>
          <w:t>14</w:t>
        </w:r>
      </w:fldSimple>
      <w:r>
        <w:t>. RDC-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A838E5">
      <w:pPr>
        <w:pStyle w:val="Ttulo4"/>
      </w:pPr>
      <w:bookmarkStart w:id="111" w:name="_Toc497478916"/>
      <w:bookmarkStart w:id="112" w:name="_Toc497479959"/>
      <w:r>
        <w:t>3.2.1.16 Caso de RDC-26</w:t>
      </w:r>
      <w:bookmarkEnd w:id="111"/>
      <w:bookmarkEnd w:id="112"/>
    </w:p>
    <w:p w14:paraId="2A451813" w14:textId="7AB57001" w:rsidR="006D3E21" w:rsidRPr="00C661D5" w:rsidRDefault="006830C6" w:rsidP="006830C6">
      <w:pPr>
        <w:pStyle w:val="Descripcin"/>
        <w:keepNext/>
        <w:rPr>
          <w:sz w:val="24"/>
          <w:szCs w:val="24"/>
        </w:rPr>
      </w:pPr>
      <w:bookmarkStart w:id="113" w:name="_Toc497482407"/>
      <w:r>
        <w:t xml:space="preserve">Tabla </w:t>
      </w:r>
      <w:fldSimple w:instr=" SEQ Tabla \* ARABIC ">
        <w:r w:rsidR="007A2DA2">
          <w:rPr>
            <w:noProof/>
          </w:rPr>
          <w:t>15</w:t>
        </w:r>
      </w:fldSimple>
      <w:r>
        <w:t>. RDC-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 pdf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E43469">
      <w:pPr>
        <w:pStyle w:val="Descripcin"/>
        <w:rPr>
          <w:sz w:val="24"/>
          <w:szCs w:val="24"/>
          <w:u w:val="single"/>
        </w:rPr>
      </w:pPr>
      <w:bookmarkStart w:id="115" w:name="_Toc497514281"/>
      <w:r>
        <w:t xml:space="preserve">Figura </w:t>
      </w:r>
      <w:fldSimple w:instr=" SEQ Figura \* ARABIC ">
        <w:r w:rsidR="00DF21A7">
          <w:rPr>
            <w:noProof/>
          </w:rPr>
          <w:t>3</w:t>
        </w:r>
      </w:fldSimple>
      <w:r>
        <w:t xml:space="preserve">. </w:t>
      </w:r>
      <w:r w:rsidR="000F7A3B" w:rsidRPr="00520DED">
        <w:t>Caso</w:t>
      </w:r>
      <w:r w:rsidR="000F7A3B">
        <w:t xml:space="preserve"> de uso cerrar sesión</w:t>
      </w:r>
      <w:bookmarkEnd w:id="115"/>
    </w:p>
    <w:p w14:paraId="280B6C53" w14:textId="77777777" w:rsidR="003F1952" w:rsidRPr="00C661D5" w:rsidRDefault="000C1B85">
      <w:pPr>
        <w:spacing w:line="360" w:lineRule="auto"/>
        <w:rPr>
          <w:b/>
          <w:sz w:val="24"/>
          <w:szCs w:val="24"/>
        </w:rPr>
      </w:pPr>
      <w:bookmarkStart w:id="116" w:name="_nmf14n" w:colFirst="0" w:colLast="0"/>
      <w:bookmarkEnd w:id="116"/>
      <w:r w:rsidRPr="00C661D5">
        <w:rPr>
          <w:noProof/>
          <w:sz w:val="24"/>
          <w:szCs w:val="24"/>
        </w:rPr>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8"/>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Descripcin"/>
        <w:rPr>
          <w:sz w:val="24"/>
          <w:szCs w:val="24"/>
        </w:rPr>
      </w:pPr>
      <w:bookmarkStart w:id="117" w:name="_Toc497482408"/>
      <w:r>
        <w:t xml:space="preserve">Tabla </w:t>
      </w:r>
      <w:fldSimple w:instr=" SEQ Tabla \* ARABIC ">
        <w:r w:rsidR="007A2DA2">
          <w:rPr>
            <w:noProof/>
          </w:rPr>
          <w:t>16</w:t>
        </w:r>
      </w:fldSimple>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0292FAAE" w:rsidR="00586478" w:rsidRDefault="00586478" w:rsidP="00A838E5">
      <w:pPr>
        <w:pStyle w:val="Ttulo4"/>
      </w:pPr>
      <w:bookmarkStart w:id="119" w:name="_Toc497478917"/>
      <w:bookmarkStart w:id="120" w:name="_Toc497479960"/>
      <w:r>
        <w:t>3.2.1.3</w:t>
      </w:r>
      <w:r w:rsidRPr="00C661D5">
        <w:t xml:space="preserve"> Caso de Uso </w:t>
      </w:r>
      <w:r>
        <w:t>de Auditor</w:t>
      </w:r>
      <w:bookmarkEnd w:id="119"/>
      <w:bookmarkEnd w:id="120"/>
    </w:p>
    <w:p w14:paraId="5BA78833" w14:textId="13F9A8D5" w:rsidR="00C91C2F" w:rsidRDefault="00C91C2F" w:rsidP="00C91C2F"/>
    <w:p w14:paraId="6BCEBE4E" w14:textId="6A16876D" w:rsidR="00C91C2F" w:rsidRPr="00C91C2F" w:rsidRDefault="00C91C2F" w:rsidP="00C91C2F">
      <w:r>
        <w:rPr>
          <w:noProof/>
        </w:rPr>
        <w:drawing>
          <wp:inline distT="0" distB="0" distL="0" distR="0" wp14:anchorId="7D56630B" wp14:editId="33C7EE01">
            <wp:extent cx="5612130" cy="1951355"/>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1951355"/>
                    </a:xfrm>
                    <a:prstGeom prst="rect">
                      <a:avLst/>
                    </a:prstGeom>
                  </pic:spPr>
                </pic:pic>
              </a:graphicData>
            </a:graphic>
          </wp:inline>
        </w:drawing>
      </w:r>
      <w:bookmarkStart w:id="121" w:name="_GoBack"/>
      <w:bookmarkEnd w:id="121"/>
    </w:p>
    <w:p w14:paraId="7C94E3E3" w14:textId="77777777" w:rsidR="00C91C2F" w:rsidRPr="00C91C2F" w:rsidRDefault="00C91C2F" w:rsidP="00C91C2F"/>
    <w:p w14:paraId="5B4DD38A" w14:textId="1F704D92" w:rsidR="00586478" w:rsidRPr="00C527EB" w:rsidRDefault="00C527EB" w:rsidP="00C527EB">
      <w:pPr>
        <w:pStyle w:val="Descripcin"/>
        <w:rPr>
          <w:sz w:val="24"/>
          <w:szCs w:val="24"/>
          <w:u w:val="single"/>
        </w:rPr>
      </w:pPr>
      <w:bookmarkStart w:id="122" w:name="_Toc497482409"/>
      <w:r>
        <w:t xml:space="preserve">Tabla </w:t>
      </w:r>
      <w:fldSimple w:instr=" SEQ Tabla \* ARABIC ">
        <w:r w:rsidR="007A2DA2">
          <w:rPr>
            <w:noProof/>
          </w:rPr>
          <w:t>17</w:t>
        </w:r>
      </w:fldSimple>
      <w:r>
        <w:t>. Visualizar Reportes</w:t>
      </w:r>
      <w:bookmarkEnd w:id="12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123" w:name="_Toc497478918"/>
      <w:bookmarkStart w:id="124" w:name="_Toc497479961"/>
      <w:r w:rsidRPr="00C661D5">
        <w:t>3.2.</w:t>
      </w:r>
      <w:r w:rsidR="00C25455" w:rsidRPr="00C661D5">
        <w:t>2</w:t>
      </w:r>
      <w:r w:rsidRPr="00C661D5">
        <w:t>. Modelo BPMN</w:t>
      </w:r>
      <w:bookmarkEnd w:id="123"/>
      <w:bookmarkEnd w:id="124"/>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101A9847" w:rsidR="003F1952" w:rsidRPr="00C661D5" w:rsidRDefault="003039C3" w:rsidP="003039C3">
      <w:pPr>
        <w:pStyle w:val="Descripcin"/>
        <w:rPr>
          <w:sz w:val="24"/>
          <w:szCs w:val="24"/>
        </w:rPr>
      </w:pPr>
      <w:bookmarkStart w:id="125" w:name="_Toc497514282"/>
      <w:r>
        <w:t xml:space="preserve">Figura </w:t>
      </w:r>
      <w:fldSimple w:instr=" SEQ Figura \* ARABIC ">
        <w:r w:rsidR="00DF21A7">
          <w:rPr>
            <w:noProof/>
          </w:rPr>
          <w:t>4</w:t>
        </w:r>
      </w:fldSimple>
      <w:r>
        <w:t xml:space="preserve">. </w:t>
      </w:r>
      <w:r w:rsidR="00520DED">
        <w:t>Modelo BPMN</w:t>
      </w:r>
      <w:bookmarkEnd w:id="125"/>
    </w:p>
    <w:p w14:paraId="1D3CAAB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20"/>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37CC399"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r w:rsidR="00B53467">
        <w:rPr>
          <w:sz w:val="24"/>
          <w:szCs w:val="24"/>
        </w:rPr>
        <w:t>. A</w:t>
      </w:r>
      <w:r w:rsidRPr="00C661D5">
        <w:rPr>
          <w:sz w:val="24"/>
          <w:szCs w:val="24"/>
        </w:rPr>
        <w:t>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126" w:name="_Toc497478919"/>
      <w:bookmarkStart w:id="127" w:name="_Toc497479962"/>
      <w:commentRangeStart w:id="128"/>
      <w:r w:rsidRPr="00C661D5">
        <w:t>3.2.3</w:t>
      </w:r>
      <w:r w:rsidR="000C1B85" w:rsidRPr="00C661D5">
        <w:t>. Modelo Entidad Relación</w:t>
      </w:r>
      <w:commentRangeEnd w:id="128"/>
      <w:r w:rsidR="00B53467">
        <w:rPr>
          <w:rStyle w:val="Refdecomentario"/>
          <w:b w:val="0"/>
        </w:rPr>
        <w:commentReference w:id="128"/>
      </w:r>
      <w:bookmarkEnd w:id="126"/>
      <w:bookmarkEnd w:id="127"/>
    </w:p>
    <w:p w14:paraId="59742638" w14:textId="77777777" w:rsidR="003F1952"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DF68CF2" w14:textId="0D83E8F7" w:rsidR="0009602F" w:rsidRDefault="0009602F" w:rsidP="0009602F">
      <w:pPr>
        <w:pStyle w:val="Descripcin"/>
        <w:keepNext/>
      </w:pPr>
    </w:p>
    <w:p w14:paraId="57EB1EEA" w14:textId="188D1563" w:rsidR="003F1952" w:rsidRPr="00C661D5" w:rsidRDefault="0009602F" w:rsidP="0009602F">
      <w:pPr>
        <w:pStyle w:val="Descripcin"/>
        <w:rPr>
          <w:sz w:val="24"/>
          <w:szCs w:val="24"/>
        </w:rPr>
      </w:pPr>
      <w:bookmarkStart w:id="129" w:name="_Toc497514283"/>
      <w:r>
        <w:t xml:space="preserve">Figura </w:t>
      </w:r>
      <w:fldSimple w:instr=" SEQ Figura \* ARABIC ">
        <w:r w:rsidR="00DF21A7">
          <w:rPr>
            <w:noProof/>
          </w:rPr>
          <w:t>5</w:t>
        </w:r>
      </w:fldSimple>
      <w:r>
        <w:t xml:space="preserve">. </w:t>
      </w:r>
      <w:r w:rsidR="00021882">
        <w:t>Modelo Entidad Relación</w:t>
      </w:r>
      <w:bookmarkEnd w:id="129"/>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21"/>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130" w:name="_Toc497478920"/>
      <w:bookmarkStart w:id="131" w:name="_Toc497479963"/>
      <w:commentRangeStart w:id="132"/>
      <w:r w:rsidRPr="00C661D5">
        <w:t>3.2.</w:t>
      </w:r>
      <w:r w:rsidR="00C25455" w:rsidRPr="00C661D5">
        <w:t>4</w:t>
      </w:r>
      <w:r w:rsidRPr="00C661D5">
        <w:t>. Diagrama de Clases</w:t>
      </w:r>
      <w:commentRangeEnd w:id="132"/>
      <w:r w:rsidR="00B53467">
        <w:rPr>
          <w:rStyle w:val="Refdecomentario"/>
          <w:b w:val="0"/>
        </w:rPr>
        <w:commentReference w:id="132"/>
      </w:r>
      <w:bookmarkEnd w:id="130"/>
      <w:bookmarkEnd w:id="131"/>
    </w:p>
    <w:p w14:paraId="77955C2F" w14:textId="77777777" w:rsidR="003F1952"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1A5BBC6E" w14:textId="4D9DDD64" w:rsidR="00021882" w:rsidRPr="00C661D5" w:rsidRDefault="0009602F" w:rsidP="0009602F">
      <w:pPr>
        <w:pStyle w:val="Descripcin"/>
      </w:pPr>
      <w:bookmarkStart w:id="133" w:name="_Toc497514284"/>
      <w:r>
        <w:t xml:space="preserve">Figura </w:t>
      </w:r>
      <w:fldSimple w:instr=" SEQ Figura \* ARABIC ">
        <w:r w:rsidR="00DF21A7">
          <w:rPr>
            <w:noProof/>
          </w:rPr>
          <w:t>6</w:t>
        </w:r>
      </w:fldSimple>
      <w:r>
        <w:t xml:space="preserve">. </w:t>
      </w:r>
      <w:r w:rsidR="00021882">
        <w:t>Diagrama de Clases</w:t>
      </w:r>
      <w:bookmarkEnd w:id="133"/>
    </w:p>
    <w:p w14:paraId="37FE8105" w14:textId="77777777" w:rsidR="003F1952" w:rsidRPr="00C661D5" w:rsidRDefault="003F1952">
      <w:pPr>
        <w:widowControl/>
        <w:spacing w:line="360" w:lineRule="auto"/>
        <w:rPr>
          <w:sz w:val="24"/>
          <w:szCs w:val="24"/>
        </w:rPr>
      </w:pPr>
    </w:p>
    <w:p w14:paraId="39A85FBA" w14:textId="72ABF03D" w:rsidR="003F1952" w:rsidRPr="00C661D5" w:rsidRDefault="00E0076E">
      <w:pPr>
        <w:widowControl/>
        <w:spacing w:line="360" w:lineRule="auto"/>
        <w:rPr>
          <w:sz w:val="24"/>
          <w:szCs w:val="24"/>
        </w:rPr>
      </w:pPr>
      <w:r>
        <w:rPr>
          <w:noProof/>
        </w:rPr>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2130" cy="4800600"/>
                    </a:xfrm>
                    <a:prstGeom prst="rect">
                      <a:avLst/>
                    </a:prstGeom>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134" w:name="_Toc497478921"/>
      <w:bookmarkStart w:id="135" w:name="_Toc497479964"/>
      <w:r w:rsidRPr="00C661D5">
        <w:t>3.2.</w:t>
      </w:r>
      <w:r w:rsidR="00C25455" w:rsidRPr="00C661D5">
        <w:t>5</w:t>
      </w:r>
      <w:r w:rsidRPr="00C661D5">
        <w:t>. Diagrama de Secuencias</w:t>
      </w:r>
      <w:bookmarkEnd w:id="134"/>
      <w:bookmarkEnd w:id="135"/>
    </w:p>
    <w:p w14:paraId="4E6AEED6" w14:textId="77777777" w:rsidR="003F1952"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CDA6FAE" w14:textId="09EB941C" w:rsidR="00021882" w:rsidRPr="003A4250" w:rsidRDefault="00C8308D" w:rsidP="00C8308D">
      <w:pPr>
        <w:pStyle w:val="Descripcin"/>
      </w:pPr>
      <w:bookmarkStart w:id="136" w:name="_Toc497514285"/>
      <w:r>
        <w:t xml:space="preserve">Figura </w:t>
      </w:r>
      <w:fldSimple w:instr=" SEQ Figura \* ARABIC ">
        <w:r w:rsidR="00DF21A7">
          <w:rPr>
            <w:noProof/>
          </w:rPr>
          <w:t>7</w:t>
        </w:r>
      </w:fldSimple>
      <w:r>
        <w:t xml:space="preserve">. </w:t>
      </w:r>
      <w:r w:rsidR="00021882">
        <w:t>Diagrama de Secuencias</w:t>
      </w:r>
      <w:r w:rsidR="003A4250">
        <w:t xml:space="preserve"> </w:t>
      </w:r>
      <w:r w:rsidR="003A4250" w:rsidRPr="003A4250">
        <w:t>Coordinador</w:t>
      </w:r>
      <w:bookmarkEnd w:id="136"/>
    </w:p>
    <w:p w14:paraId="77595717" w14:textId="77777777" w:rsidR="003F1952" w:rsidRPr="00C661D5" w:rsidRDefault="000C1B85">
      <w:pPr>
        <w:widowControl/>
        <w:spacing w:line="360" w:lineRule="auto"/>
        <w:rPr>
          <w:b/>
          <w:sz w:val="24"/>
          <w:szCs w:val="24"/>
        </w:rPr>
      </w:pPr>
      <w:r w:rsidRPr="00C661D5">
        <w:rPr>
          <w:noProof/>
          <w:sz w:val="24"/>
          <w:szCs w:val="24"/>
        </w:rPr>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3">
                      <a:biLevel thresh="75000"/>
                      <a:extLst>
                        <a:ext uri="{BEBA8EAE-BF5A-486C-A8C5-ECC9F3942E4B}">
                          <a14:imgProps xmlns:a14="http://schemas.microsoft.com/office/drawing/2010/main">
                            <a14:imgLayer r:embed="rId24">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Descripcin"/>
      </w:pPr>
      <w:bookmarkStart w:id="137" w:name="_Toc497514286"/>
      <w:r>
        <w:t xml:space="preserve">Figura </w:t>
      </w:r>
      <w:fldSimple w:instr=" SEQ Figura \* ARABIC ">
        <w:r w:rsidR="00DF21A7">
          <w:rPr>
            <w:noProof/>
          </w:rPr>
          <w:t>8</w:t>
        </w:r>
      </w:fldSimple>
      <w:r w:rsidR="003A4250">
        <w:t>. Diagrama de Secuencia Docente</w:t>
      </w:r>
      <w:bookmarkEnd w:id="137"/>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5">
                      <a:biLevel thresh="75000"/>
                      <a:extLst>
                        <a:ext uri="{BEBA8EAE-BF5A-486C-A8C5-ECC9F3942E4B}">
                          <a14:imgProps xmlns:a14="http://schemas.microsoft.com/office/drawing/2010/main">
                            <a14:imgLayer r:embed="rId26">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framework para Arquitecturas Empresariales desarrollado por The Open Group - TOGAF y significa The Open Group Architectur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Descripcin"/>
        <w:rPr>
          <w:u w:val="single"/>
        </w:rPr>
      </w:pPr>
      <w:bookmarkStart w:id="138" w:name="_Toc497514287"/>
      <w:r>
        <w:t xml:space="preserve">Figura </w:t>
      </w:r>
      <w:fldSimple w:instr=" SEQ Figura \* ARABIC ">
        <w:r w:rsidR="00DF21A7">
          <w:rPr>
            <w:noProof/>
          </w:rPr>
          <w:t>9</w:t>
        </w:r>
      </w:fldSimple>
      <w:r w:rsidR="003A4250">
        <w:t>. Modelo de Servicios</w:t>
      </w:r>
      <w:bookmarkEnd w:id="138"/>
    </w:p>
    <w:p w14:paraId="2ACB8273" w14:textId="77777777" w:rsidR="003F1952" w:rsidRPr="00C661D5" w:rsidRDefault="000C1B85">
      <w:pPr>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Ttulo2"/>
      </w:pPr>
      <w:bookmarkStart w:id="139" w:name="_Toc435465227"/>
      <w:bookmarkStart w:id="140" w:name="_Toc497478922"/>
      <w:bookmarkStart w:id="141" w:name="_Toc497479965"/>
      <w:r>
        <w:t>3.3 FASE DE DESARROLLO</w:t>
      </w:r>
      <w:bookmarkEnd w:id="139"/>
      <w:bookmarkEnd w:id="140"/>
      <w:bookmarkEnd w:id="141"/>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Descripcin"/>
      </w:pPr>
      <w:bookmarkStart w:id="142" w:name="_Toc497514288"/>
      <w:r>
        <w:t xml:space="preserve">Figura </w:t>
      </w:r>
      <w:fldSimple w:instr=" SEQ Figura \* ARABIC ">
        <w:r w:rsidR="00DF21A7">
          <w:rPr>
            <w:noProof/>
          </w:rPr>
          <w:t>10</w:t>
        </w:r>
      </w:fldSimple>
      <w:r w:rsidR="003A4250">
        <w:t>. Imagen de Inicio de Sesión</w:t>
      </w:r>
      <w:bookmarkEnd w:id="142"/>
    </w:p>
    <w:p w14:paraId="2FB6009B" w14:textId="77777777" w:rsidR="006B122F" w:rsidRDefault="006B122F" w:rsidP="00B52827">
      <w:pPr>
        <w:spacing w:line="276" w:lineRule="auto"/>
        <w:jc w:val="center"/>
        <w:rPr>
          <w:sz w:val="24"/>
          <w:szCs w:val="24"/>
        </w:rPr>
      </w:pPr>
      <w:r>
        <w:rPr>
          <w:noProof/>
        </w:rPr>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143" w:name="_Toc435465228"/>
      <w:bookmarkStart w:id="144" w:name="_Toc497478923"/>
      <w:bookmarkStart w:id="145" w:name="_Toc497479966"/>
      <w:r w:rsidRPr="00DC5B31">
        <w:t>Modulo</w:t>
      </w:r>
      <w:bookmarkEnd w:id="143"/>
      <w:r>
        <w:t xml:space="preserve"> Coordinador</w:t>
      </w:r>
      <w:bookmarkEnd w:id="144"/>
      <w:bookmarkEnd w:id="145"/>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Descripcin"/>
      </w:pPr>
      <w:bookmarkStart w:id="146" w:name="_Toc497514289"/>
      <w:r>
        <w:t xml:space="preserve">Figura </w:t>
      </w:r>
      <w:fldSimple w:instr=" SEQ Figura \* ARABIC ">
        <w:r w:rsidR="00DF21A7">
          <w:rPr>
            <w:noProof/>
          </w:rPr>
          <w:t>11</w:t>
        </w:r>
      </w:fldSimple>
      <w:r>
        <w:t>. Vista coordinador después de iniciar sesión</w:t>
      </w:r>
      <w:bookmarkEnd w:id="146"/>
    </w:p>
    <w:p w14:paraId="5D8A9564" w14:textId="54FD9C54" w:rsidR="006B122F" w:rsidRDefault="005F4220" w:rsidP="006B122F">
      <w:r>
        <w:rPr>
          <w:noProof/>
        </w:rPr>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66878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Descripcin"/>
      </w:pPr>
      <w:bookmarkStart w:id="147" w:name="_Toc497514290"/>
      <w:r>
        <w:t xml:space="preserve">Figura </w:t>
      </w:r>
      <w:fldSimple w:instr=" SEQ Figura \* ARABIC ">
        <w:r w:rsidR="00DF21A7">
          <w:rPr>
            <w:noProof/>
          </w:rPr>
          <w:t>12</w:t>
        </w:r>
      </w:fldSimple>
      <w:r>
        <w:t xml:space="preserve">. </w:t>
      </w:r>
      <w:r w:rsidR="009308A8">
        <w:t xml:space="preserve"> Datos del docente</w:t>
      </w:r>
      <w:bookmarkEnd w:id="147"/>
    </w:p>
    <w:p w14:paraId="09E1ED16" w14:textId="3B510CC8" w:rsidR="005F4220" w:rsidRPr="005F4220" w:rsidRDefault="005F4220" w:rsidP="005F4220">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6980117C"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Descripcin"/>
        <w:rPr>
          <w:lang w:eastAsia="ar-SA"/>
        </w:rPr>
      </w:pPr>
      <w:bookmarkStart w:id="148" w:name="_Toc497514291"/>
      <w:r>
        <w:t xml:space="preserve">Figura </w:t>
      </w:r>
      <w:fldSimple w:instr=" SEQ Figura \* ARABIC ">
        <w:r w:rsidR="00DF21A7">
          <w:rPr>
            <w:noProof/>
          </w:rPr>
          <w:t>13</w:t>
        </w:r>
      </w:fldSimple>
      <w:r>
        <w:t>. Añadiendo un docente</w:t>
      </w:r>
      <w:bookmarkEnd w:id="148"/>
    </w:p>
    <w:p w14:paraId="39B8ACBA" w14:textId="77777777" w:rsidR="009C5C63" w:rsidRDefault="009C5C63" w:rsidP="006B122F">
      <w:pPr>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34E218C7" w14:textId="77777777" w:rsidR="009308A8" w:rsidRDefault="009308A8" w:rsidP="009C5C63">
      <w:pPr>
        <w:rPr>
          <w:lang w:eastAsia="ar-SA"/>
        </w:rPr>
      </w:pPr>
    </w:p>
    <w:p w14:paraId="14615297" w14:textId="54855D3C" w:rsidR="00E4666C" w:rsidRDefault="009308A8" w:rsidP="009308A8">
      <w:pPr>
        <w:pStyle w:val="Descripcin"/>
        <w:rPr>
          <w:lang w:eastAsia="ar-SA"/>
        </w:rPr>
      </w:pPr>
      <w:bookmarkStart w:id="149" w:name="_Toc497514292"/>
      <w:r>
        <w:t xml:space="preserve">Figura </w:t>
      </w:r>
      <w:fldSimple w:instr=" SEQ Figura \* ARABIC ">
        <w:r w:rsidR="00DF21A7">
          <w:rPr>
            <w:noProof/>
          </w:rPr>
          <w:t>14</w:t>
        </w:r>
      </w:fldSimple>
      <w:r>
        <w:t>. Vista de Semanas</w:t>
      </w:r>
      <w:bookmarkEnd w:id="149"/>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2313189" w14:textId="0ECD7D19" w:rsidR="00747E0E" w:rsidRPr="00870035" w:rsidRDefault="00747E0E" w:rsidP="00747E0E">
      <w:pPr>
        <w:pStyle w:val="Descripcin"/>
        <w:rPr>
          <w:u w:val="single"/>
          <w:lang w:eastAsia="ar-SA"/>
        </w:rPr>
      </w:pPr>
      <w:bookmarkStart w:id="150" w:name="_Toc497514293"/>
      <w:r w:rsidRPr="00870035">
        <w:t xml:space="preserve">Figura </w:t>
      </w:r>
      <w:fldSimple w:instr=" SEQ Figura \* ARABIC ">
        <w:r w:rsidR="00DF21A7">
          <w:rPr>
            <w:noProof/>
          </w:rPr>
          <w:t>15</w:t>
        </w:r>
      </w:fldSimple>
      <w:r w:rsidR="00870035" w:rsidRPr="00870035">
        <w:t>. Vista de Asignación</w:t>
      </w:r>
      <w:bookmarkEnd w:id="150"/>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Ttulo3"/>
        <w:rPr>
          <w:lang w:eastAsia="ar-SA"/>
        </w:rPr>
      </w:pPr>
      <w:bookmarkStart w:id="151" w:name="_Toc435465230"/>
      <w:bookmarkStart w:id="152" w:name="_Toc497478924"/>
      <w:bookmarkStart w:id="153" w:name="_Toc497479967"/>
      <w:r w:rsidRPr="00DC5B31">
        <w:rPr>
          <w:lang w:eastAsia="ar-SA"/>
        </w:rPr>
        <w:t>Modulo Docentes</w:t>
      </w:r>
      <w:bookmarkEnd w:id="151"/>
      <w:bookmarkEnd w:id="152"/>
      <w:bookmarkEnd w:id="153"/>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7C44D88F" w14:textId="723BDA2A" w:rsidR="00870035" w:rsidRDefault="00870035" w:rsidP="00870035">
      <w:pPr>
        <w:pStyle w:val="Descripcin"/>
        <w:rPr>
          <w:lang w:eastAsia="ar-SA"/>
        </w:rPr>
      </w:pPr>
      <w:bookmarkStart w:id="154" w:name="_Toc497514294"/>
      <w:r>
        <w:t xml:space="preserve">Figura </w:t>
      </w:r>
      <w:fldSimple w:instr=" SEQ Figura \* ARABIC ">
        <w:r w:rsidR="00DF21A7">
          <w:rPr>
            <w:noProof/>
          </w:rPr>
          <w:t>16</w:t>
        </w:r>
      </w:fldSimple>
      <w:r>
        <w:t>. Listado de Actividades</w:t>
      </w:r>
      <w:bookmarkEnd w:id="154"/>
    </w:p>
    <w:p w14:paraId="03D9A139" w14:textId="0CBBBE7D" w:rsidR="00C40F8D" w:rsidRDefault="005F4220">
      <w:pPr>
        <w:spacing w:line="276"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844040"/>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t>Fuente: Autor</w:t>
      </w:r>
    </w:p>
    <w:p w14:paraId="059B86DB" w14:textId="77777777" w:rsidR="00CB4DD0" w:rsidRDefault="00CB4DD0">
      <w:pPr>
        <w:spacing w:line="276" w:lineRule="auto"/>
        <w:jc w:val="left"/>
      </w:pPr>
    </w:p>
    <w:p w14:paraId="4F0AACA5" w14:textId="77777777" w:rsidR="00C40F8D" w:rsidRDefault="00C40F8D">
      <w:pPr>
        <w:spacing w:line="276" w:lineRule="auto"/>
        <w:jc w:val="left"/>
      </w:pPr>
      <w:r w:rsidRPr="00C40F8D">
        <w:t>En la opción de ac</w:t>
      </w:r>
      <w:r>
        <w:t>tividades se encuentra algo similar  a esto:</w:t>
      </w:r>
    </w:p>
    <w:p w14:paraId="0DDC98B8" w14:textId="77777777" w:rsidR="00870035" w:rsidRDefault="00870035">
      <w:pPr>
        <w:spacing w:line="276" w:lineRule="auto"/>
        <w:jc w:val="left"/>
      </w:pPr>
    </w:p>
    <w:p w14:paraId="52C045CE" w14:textId="6A1DA1FF" w:rsidR="00870035" w:rsidRDefault="00870035" w:rsidP="00870035">
      <w:pPr>
        <w:pStyle w:val="Descripcin"/>
      </w:pPr>
      <w:bookmarkStart w:id="155" w:name="_Toc497514295"/>
      <w:r>
        <w:t xml:space="preserve">Figura </w:t>
      </w:r>
      <w:fldSimple w:instr=" SEQ Figura \* ARABIC ">
        <w:r w:rsidR="00DF21A7">
          <w:rPr>
            <w:noProof/>
          </w:rPr>
          <w:t>17</w:t>
        </w:r>
      </w:fldSimple>
      <w:r>
        <w:t>. Opciones de Asignación</w:t>
      </w:r>
      <w:bookmarkEnd w:id="155"/>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Descripcin"/>
      </w:pPr>
      <w:bookmarkStart w:id="156" w:name="_Toc497514296"/>
      <w:r>
        <w:t xml:space="preserve">Figura </w:t>
      </w:r>
      <w:fldSimple w:instr=" SEQ Figura \* ARABIC ">
        <w:r w:rsidR="00DF21A7">
          <w:rPr>
            <w:noProof/>
          </w:rPr>
          <w:t>18</w:t>
        </w:r>
      </w:fldSimple>
      <w:r>
        <w:t>. Listado de Productos</w:t>
      </w:r>
      <w:bookmarkEnd w:id="156"/>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Descripcin"/>
        <w:rPr>
          <w:lang w:eastAsia="ar-SA"/>
        </w:rPr>
      </w:pPr>
      <w:bookmarkStart w:id="157" w:name="_Toc497514297"/>
      <w:r>
        <w:t xml:space="preserve">Figura </w:t>
      </w:r>
      <w:fldSimple w:instr=" SEQ Figura \* ARABIC ">
        <w:r w:rsidR="00DF21A7">
          <w:rPr>
            <w:noProof/>
          </w:rPr>
          <w:t>19</w:t>
        </w:r>
      </w:fldSimple>
      <w:r>
        <w:t>. Sección de Horario</w:t>
      </w:r>
      <w:bookmarkEnd w:id="157"/>
    </w:p>
    <w:p w14:paraId="4B5F040B" w14:textId="77777777" w:rsidR="004B5946" w:rsidRDefault="00C40F8D" w:rsidP="00C40F8D">
      <w:pPr>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158"/>
      <w:r>
        <w:rPr>
          <w:lang w:eastAsia="ar-SA"/>
        </w:rPr>
        <w:t xml:space="preserve">Cuanto  se  hace clic </w:t>
      </w:r>
      <w:r w:rsidR="00FB1C40">
        <w:rPr>
          <w:lang w:eastAsia="ar-SA"/>
        </w:rPr>
        <w:t>a la palabra asignar</w:t>
      </w:r>
      <w:r>
        <w:rPr>
          <w:lang w:eastAsia="ar-SA"/>
        </w:rPr>
        <w:t xml:space="preserve"> aparecerá la siguiente ventana:</w:t>
      </w:r>
      <w:commentRangeEnd w:id="158"/>
      <w:r w:rsidR="00CB4DD0">
        <w:rPr>
          <w:rStyle w:val="Refdecomentario"/>
        </w:rPr>
        <w:commentReference w:id="158"/>
      </w:r>
    </w:p>
    <w:p w14:paraId="074F6235" w14:textId="77777777" w:rsidR="00870035" w:rsidRDefault="00870035" w:rsidP="00C40F8D">
      <w:pPr>
        <w:rPr>
          <w:lang w:eastAsia="ar-SA"/>
        </w:rPr>
      </w:pPr>
    </w:p>
    <w:p w14:paraId="684AAC41" w14:textId="5758D80B" w:rsidR="00870035" w:rsidRDefault="00870035" w:rsidP="00870035">
      <w:pPr>
        <w:pStyle w:val="Descripcin"/>
        <w:rPr>
          <w:lang w:eastAsia="ar-SA"/>
        </w:rPr>
      </w:pPr>
      <w:bookmarkStart w:id="159" w:name="_Toc497514298"/>
      <w:r>
        <w:t xml:space="preserve">Figura </w:t>
      </w:r>
      <w:fldSimple w:instr=" SEQ Figura \* ARABIC ">
        <w:r w:rsidR="00DF21A7">
          <w:rPr>
            <w:noProof/>
          </w:rPr>
          <w:t>20</w:t>
        </w:r>
      </w:fldSimple>
      <w:r>
        <w:t>. Asignación de clase</w:t>
      </w:r>
      <w:bookmarkEnd w:id="159"/>
    </w:p>
    <w:p w14:paraId="4A5354D6" w14:textId="15CFCA69" w:rsidR="00FB1C40" w:rsidRDefault="009670E5" w:rsidP="00C40F8D">
      <w:pPr>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52800" cy="1400175"/>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160"/>
      <w:r>
        <w:rPr>
          <w:lang w:eastAsia="ar-SA"/>
        </w:rPr>
        <w:t>En la opción perfil se encuentran los datos relacionados con la información del docente, esta se divide en dos secciones, una es la información personal del docente</w:t>
      </w:r>
      <w:r w:rsidR="000D3202">
        <w:rPr>
          <w:lang w:eastAsia="ar-SA"/>
        </w:rPr>
        <w:t>.</w:t>
      </w:r>
      <w:commentRangeEnd w:id="160"/>
      <w:r w:rsidR="00CB4DD0">
        <w:rPr>
          <w:rStyle w:val="Refdecomentario"/>
        </w:rPr>
        <w:commentReference w:id="160"/>
      </w:r>
    </w:p>
    <w:p w14:paraId="13A00F83" w14:textId="77777777" w:rsidR="00CB4DD0" w:rsidRDefault="00CB4DD0" w:rsidP="00FB1C40">
      <w:pPr>
        <w:rPr>
          <w:lang w:eastAsia="ar-SA"/>
        </w:rPr>
      </w:pPr>
    </w:p>
    <w:p w14:paraId="0A4C9890" w14:textId="297F0F39" w:rsidR="00870035" w:rsidRDefault="00870035" w:rsidP="00870035">
      <w:pPr>
        <w:pStyle w:val="Descripcin"/>
        <w:rPr>
          <w:lang w:eastAsia="ar-SA"/>
        </w:rPr>
      </w:pPr>
      <w:bookmarkStart w:id="161" w:name="_Toc497514299"/>
      <w:r>
        <w:t xml:space="preserve">Figura </w:t>
      </w:r>
      <w:fldSimple w:instr=" SEQ Figura \* ARABIC ">
        <w:r w:rsidR="00DF21A7">
          <w:rPr>
            <w:noProof/>
          </w:rPr>
          <w:t>21</w:t>
        </w:r>
      </w:fldSimple>
      <w:r>
        <w:t>. Perfil del docente</w:t>
      </w:r>
      <w:bookmarkEnd w:id="161"/>
    </w:p>
    <w:p w14:paraId="467CFA11" w14:textId="4408D37C" w:rsidR="000D3202" w:rsidRDefault="005F4220" w:rsidP="00FB1C40">
      <w:pPr>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57309"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223260"/>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Descripcin"/>
        <w:rPr>
          <w:lang w:eastAsia="ar-SA"/>
        </w:rPr>
      </w:pPr>
      <w:bookmarkStart w:id="162" w:name="_Toc497514300"/>
      <w:r>
        <w:t xml:space="preserve">Figura </w:t>
      </w:r>
      <w:fldSimple w:instr=" SEQ Figura \* ARABIC ">
        <w:r w:rsidR="00DF21A7">
          <w:rPr>
            <w:noProof/>
          </w:rPr>
          <w:t>22</w:t>
        </w:r>
      </w:fldSimple>
      <w:r>
        <w:t>. Información académica</w:t>
      </w:r>
      <w:bookmarkEnd w:id="162"/>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r>
        <w:rPr>
          <w:lang w:eastAsia="ar-SA"/>
        </w:rPr>
        <w:t>pdf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al aparte izquierda de la aplicación</w:t>
      </w:r>
      <w:r w:rsidR="00CB4DD0">
        <w:rPr>
          <w:lang w:eastAsia="ar-SA"/>
        </w:rPr>
        <w:t>.</w:t>
      </w:r>
    </w:p>
    <w:p w14:paraId="47E1951F" w14:textId="77777777" w:rsidR="00CB4DD0" w:rsidRDefault="00CB4DD0" w:rsidP="00FB1C40">
      <w:pPr>
        <w:rPr>
          <w:lang w:eastAsia="ar-SA"/>
        </w:rPr>
      </w:pPr>
    </w:p>
    <w:p w14:paraId="3404FD74" w14:textId="5C9D0183" w:rsidR="00DF21A7" w:rsidRDefault="00DF21A7" w:rsidP="00DF21A7">
      <w:pPr>
        <w:pStyle w:val="Descripcin"/>
        <w:rPr>
          <w:lang w:eastAsia="ar-SA"/>
        </w:rPr>
      </w:pPr>
      <w:bookmarkStart w:id="163" w:name="_Toc497514301"/>
      <w:r>
        <w:t xml:space="preserve">Figura </w:t>
      </w:r>
      <w:fldSimple w:instr=" SEQ Figura \* ARABIC ">
        <w:r>
          <w:rPr>
            <w:noProof/>
          </w:rPr>
          <w:t>23</w:t>
        </w:r>
      </w:fldSimple>
      <w:r>
        <w:t>. Cerrar sesión</w:t>
      </w:r>
      <w:bookmarkEnd w:id="163"/>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720AD4E4" w14:textId="42100802" w:rsidR="000D3202" w:rsidRDefault="000D3202" w:rsidP="00B45462">
      <w:pPr>
        <w:tabs>
          <w:tab w:val="left" w:pos="4650"/>
        </w:tabs>
        <w:rPr>
          <w:lang w:eastAsia="ar-SA"/>
        </w:rPr>
      </w:pPr>
      <w:commentRangeStart w:id="164"/>
      <w:r>
        <w:rPr>
          <w:lang w:eastAsia="ar-SA"/>
        </w:rPr>
        <w:t>FALTA CREAR EL PERFIL DEL AUDITOR</w:t>
      </w:r>
      <w:commentRangeEnd w:id="164"/>
      <w:r w:rsidR="00CB4DD0">
        <w:rPr>
          <w:rStyle w:val="Refdecomentario"/>
        </w:rPr>
        <w:commentReference w:id="164"/>
      </w:r>
      <w:r w:rsidR="00B45462">
        <w:rPr>
          <w:lang w:eastAsia="ar-SA"/>
        </w:rPr>
        <w:tab/>
      </w:r>
    </w:p>
    <w:p w14:paraId="7C1012AF" w14:textId="77777777" w:rsidR="00B45462" w:rsidRDefault="00B45462" w:rsidP="00B45462">
      <w:pPr>
        <w:tabs>
          <w:tab w:val="left" w:pos="4650"/>
        </w:tabs>
        <w:rPr>
          <w:lang w:eastAsia="ar-SA"/>
        </w:rPr>
      </w:pPr>
    </w:p>
    <w:p w14:paraId="50C9E774" w14:textId="77777777" w:rsidR="00B45462" w:rsidRDefault="00B45462" w:rsidP="00B45462">
      <w:pPr>
        <w:spacing w:line="276" w:lineRule="auto"/>
        <w:jc w:val="left"/>
        <w:rPr>
          <w:b/>
        </w:rPr>
      </w:pPr>
      <w:r w:rsidRPr="003F0C1B">
        <w:rPr>
          <w:b/>
        </w:rPr>
        <w:t>Modulo Auditor</w:t>
      </w:r>
    </w:p>
    <w:p w14:paraId="6CC13942" w14:textId="77777777" w:rsidR="00B45462" w:rsidRDefault="00B45462" w:rsidP="00B45462">
      <w:pPr>
        <w:spacing w:line="276" w:lineRule="auto"/>
        <w:jc w:val="left"/>
        <w:rPr>
          <w:b/>
        </w:rPr>
      </w:pPr>
    </w:p>
    <w:p w14:paraId="4BBE9D4D" w14:textId="77777777" w:rsidR="00B45462" w:rsidRDefault="00B45462" w:rsidP="00B45462">
      <w:pPr>
        <w:spacing w:line="276" w:lineRule="auto"/>
        <w:jc w:val="left"/>
      </w:pPr>
      <w:r>
        <w:t xml:space="preserve">En este modulo se pueden visualizar los formatos RDC-54 y RDC-26. </w:t>
      </w:r>
    </w:p>
    <w:p w14:paraId="6AA5646B" w14:textId="77777777" w:rsidR="00B45462" w:rsidRPr="003F0C1B" w:rsidRDefault="00B45462" w:rsidP="00B45462">
      <w:pPr>
        <w:spacing w:line="276" w:lineRule="auto"/>
        <w:jc w:val="left"/>
      </w:pPr>
      <w:r>
        <w:t>El auditor escoge la facultad y la coordinación de la cual quieren revisar el reporte.</w:t>
      </w:r>
    </w:p>
    <w:p w14:paraId="660A47B8" w14:textId="77777777" w:rsidR="00B45462" w:rsidRDefault="00B45462" w:rsidP="00B45462">
      <w:pPr>
        <w:spacing w:line="276" w:lineRule="auto"/>
        <w:jc w:val="left"/>
      </w:pPr>
    </w:p>
    <w:p w14:paraId="336E386F" w14:textId="77777777" w:rsidR="00B45462" w:rsidRDefault="00B45462" w:rsidP="00B45462">
      <w:pPr>
        <w:spacing w:line="276"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12130" cy="2223135"/>
                    </a:xfrm>
                    <a:prstGeom prst="rect">
                      <a:avLst/>
                    </a:prstGeom>
                  </pic:spPr>
                </pic:pic>
              </a:graphicData>
            </a:graphic>
          </wp:inline>
        </w:drawing>
      </w:r>
    </w:p>
    <w:p w14:paraId="2677C4F4" w14:textId="77777777" w:rsidR="00B45462" w:rsidRDefault="00B45462" w:rsidP="00B45462">
      <w:pPr>
        <w:spacing w:line="276" w:lineRule="auto"/>
        <w:jc w:val="left"/>
      </w:pPr>
    </w:p>
    <w:p w14:paraId="5BCB9B2E" w14:textId="77777777" w:rsidR="00B45462" w:rsidRDefault="00B45462" w:rsidP="00B45462">
      <w:pPr>
        <w:spacing w:line="276" w:lineRule="auto"/>
        <w:jc w:val="left"/>
      </w:pPr>
      <w:r>
        <w:t>En listado de los docentes se expande solo los docentes que tengan formatos realizados ya sean RDC-54 o RDC-26. Al dar click sobre el reporte podemos visualizar el pdf del Formato.</w:t>
      </w:r>
    </w:p>
    <w:p w14:paraId="2D0D2C0C" w14:textId="266C5753" w:rsidR="00B45462" w:rsidRDefault="00B45462" w:rsidP="00B45462">
      <w:pPr>
        <w:spacing w:line="276" w:lineRule="auto"/>
        <w:jc w:val="left"/>
      </w:pPr>
      <w:r>
        <w:rPr>
          <w:noProof/>
        </w:rPr>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7F433E"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12130" cy="3157855"/>
                    </a:xfrm>
                    <a:prstGeom prst="rect">
                      <a:avLst/>
                    </a:prstGeom>
                  </pic:spPr>
                </pic:pic>
              </a:graphicData>
            </a:graphic>
          </wp:inline>
        </w:drawing>
      </w:r>
    </w:p>
    <w:p w14:paraId="6D5F9742" w14:textId="77777777" w:rsidR="00B45462" w:rsidRDefault="00B45462" w:rsidP="00B45462">
      <w:pPr>
        <w:spacing w:line="276" w:lineRule="auto"/>
        <w:jc w:val="left"/>
      </w:pPr>
    </w:p>
    <w:p w14:paraId="073AA316" w14:textId="0DF0B5C1" w:rsidR="00B45462" w:rsidRDefault="00B45462" w:rsidP="00B45462">
      <w:pPr>
        <w:spacing w:line="276" w:lineRule="auto"/>
        <w:jc w:val="left"/>
      </w:pPr>
      <w:r>
        <w:rPr>
          <w:noProof/>
        </w:rPr>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9CC4A9"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12130" cy="3148965"/>
                    </a:xfrm>
                    <a:prstGeom prst="rect">
                      <a:avLst/>
                    </a:prstGeom>
                  </pic:spPr>
                </pic:pic>
              </a:graphicData>
            </a:graphic>
          </wp:inline>
        </w:drawing>
      </w:r>
    </w:p>
    <w:p w14:paraId="6F8F29E1" w14:textId="77777777" w:rsidR="00B45462" w:rsidRDefault="00B45462" w:rsidP="00B45462">
      <w:pPr>
        <w:spacing w:line="276" w:lineRule="auto"/>
        <w:jc w:val="left"/>
      </w:pPr>
    </w:p>
    <w:p w14:paraId="624680FE" w14:textId="77777777" w:rsidR="00B45462" w:rsidRPr="00C40F8D" w:rsidRDefault="00B45462" w:rsidP="00B45462">
      <w:pPr>
        <w:spacing w:line="276" w:lineRule="auto"/>
        <w:jc w:val="left"/>
      </w:pPr>
    </w:p>
    <w:p w14:paraId="7D80C9C8" w14:textId="77777777" w:rsidR="00B45462" w:rsidRDefault="00B45462" w:rsidP="00B45462">
      <w:pPr>
        <w:tabs>
          <w:tab w:val="left" w:pos="4650"/>
        </w:tabs>
        <w:rPr>
          <w:lang w:eastAsia="ar-SA"/>
        </w:rPr>
      </w:pPr>
    </w:p>
    <w:p w14:paraId="249625BE" w14:textId="77777777" w:rsidR="00FB1C40" w:rsidRDefault="00FB1C40" w:rsidP="00C40F8D">
      <w:pPr>
        <w:rPr>
          <w:lang w:eastAsia="ar-SA"/>
        </w:rPr>
      </w:pPr>
    </w:p>
    <w:p w14:paraId="2F32A7B1" w14:textId="46AEC7F0" w:rsidR="003F1952" w:rsidRPr="00C40F8D" w:rsidRDefault="000C1B85" w:rsidP="002C3BAE">
      <w:pPr>
        <w:pStyle w:val="Ttulo2"/>
      </w:pPr>
      <w:r w:rsidRPr="00C40F8D">
        <w:br w:type="page"/>
      </w:r>
      <w:r w:rsidR="00390DD7">
        <w:t>3.4 REVISION Y VERIFICACION</w:t>
      </w:r>
    </w:p>
    <w:p w14:paraId="37892FE5" w14:textId="36A3B10C" w:rsidR="00AC21B1" w:rsidRDefault="00AC21B1" w:rsidP="00AC21B1">
      <w:pPr>
        <w:jc w:val="center"/>
        <w:rPr>
          <w:b/>
        </w:rPr>
      </w:pPr>
      <w:bookmarkStart w:id="165" w:name="_Toc238577521"/>
      <w:bookmarkStart w:id="166" w:name="_Toc239009917"/>
      <w:bookmarkStart w:id="167" w:name="_Toc239927473"/>
      <w:r w:rsidRPr="00AC21B1">
        <w:rPr>
          <w:b/>
        </w:rPr>
        <w:t xml:space="preserve">Historia de </w:t>
      </w:r>
      <w:bookmarkEnd w:id="165"/>
      <w:bookmarkEnd w:id="166"/>
      <w:bookmarkEnd w:id="167"/>
      <w:commentRangeStart w:id="168"/>
      <w:r>
        <w:rPr>
          <w:b/>
        </w:rPr>
        <w:t>Versiones</w:t>
      </w:r>
      <w:commentRangeEnd w:id="168"/>
      <w:r>
        <w:rPr>
          <w:rStyle w:val="Refdecomentario"/>
        </w:rPr>
        <w:commentReference w:id="168"/>
      </w:r>
    </w:p>
    <w:p w14:paraId="0CDA8818" w14:textId="77777777" w:rsidR="00AC21B1" w:rsidRDefault="00AC21B1" w:rsidP="00AC21B1">
      <w:pPr>
        <w:jc w:val="center"/>
        <w:rPr>
          <w:b/>
        </w:rPr>
      </w:pPr>
    </w:p>
    <w:p w14:paraId="6E3B61A4" w14:textId="72C64012" w:rsidR="007A2DA2" w:rsidRPr="00AC21B1" w:rsidRDefault="007A2DA2" w:rsidP="007A2DA2">
      <w:pPr>
        <w:pStyle w:val="Descripcin"/>
        <w:rPr>
          <w:b w:val="0"/>
        </w:rPr>
      </w:pPr>
      <w:r>
        <w:t xml:space="preserve">Tabla </w:t>
      </w:r>
      <w:fldSimple w:instr=" SEQ Tabla \* ARABIC ">
        <w:r>
          <w:rPr>
            <w:noProof/>
          </w:rPr>
          <w:t>18</w:t>
        </w:r>
      </w:fldSimple>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4A6842">
            <w:pPr>
              <w:pStyle w:val="MNormal"/>
              <w:ind w:left="250"/>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4A6842">
            <w:pPr>
              <w:pStyle w:val="MNormal"/>
              <w:ind w:left="182"/>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4A6842">
            <w:pPr>
              <w:pStyle w:val="MNormal"/>
              <w:ind w:left="198" w:right="136"/>
              <w:rPr>
                <w:lang w:val="es-UY"/>
              </w:rPr>
            </w:pPr>
            <w:r>
              <w:rPr>
                <w:lang w:val="es-UY"/>
              </w:rPr>
              <w:t xml:space="preserve">Se terminan los CRUDs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900E61">
            <w:pPr>
              <w:pStyle w:val="MNormal"/>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4A6842">
            <w:pPr>
              <w:pStyle w:val="MNormal"/>
              <w:ind w:left="250"/>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4A6842">
            <w:pPr>
              <w:pStyle w:val="MNormal"/>
              <w:ind w:left="182"/>
            </w:pPr>
            <w:r>
              <w:t>1.1</w:t>
            </w:r>
          </w:p>
        </w:tc>
        <w:tc>
          <w:tcPr>
            <w:tcW w:w="3311" w:type="dxa"/>
            <w:tcBorders>
              <w:top w:val="nil"/>
              <w:left w:val="nil"/>
              <w:bottom w:val="single" w:sz="6" w:space="0" w:color="auto"/>
              <w:right w:val="single" w:sz="6" w:space="0" w:color="auto"/>
            </w:tcBorders>
          </w:tcPr>
          <w:p w14:paraId="6982CEA9" w14:textId="08816A7A" w:rsidR="00AC21B1" w:rsidRDefault="00873FE6" w:rsidP="004A6842">
            <w:pPr>
              <w:pStyle w:val="MNormal"/>
              <w:ind w:left="198" w:right="136"/>
            </w:pPr>
            <w:r>
              <w:t>Se agrega la estructura necesaria para los RDC-54 y RDC-26</w:t>
            </w:r>
          </w:p>
        </w:tc>
        <w:tc>
          <w:tcPr>
            <w:tcW w:w="2097" w:type="dxa"/>
            <w:tcBorders>
              <w:top w:val="nil"/>
              <w:left w:val="nil"/>
              <w:bottom w:val="single" w:sz="6" w:space="0" w:color="auto"/>
              <w:right w:val="single" w:sz="6" w:space="0" w:color="auto"/>
            </w:tcBorders>
          </w:tcPr>
          <w:p w14:paraId="5A3F1271" w14:textId="67DE73FB" w:rsidR="00AC21B1" w:rsidRDefault="00873FE6" w:rsidP="00900E61">
            <w:pPr>
              <w:pStyle w:val="MNormal"/>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4A6842">
            <w:pPr>
              <w:pStyle w:val="MNormal"/>
              <w:ind w:left="250"/>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4A6842">
            <w:pPr>
              <w:pStyle w:val="MNormal"/>
              <w:ind w:left="182"/>
            </w:pPr>
            <w:r>
              <w:t>1.2</w:t>
            </w:r>
          </w:p>
        </w:tc>
        <w:tc>
          <w:tcPr>
            <w:tcW w:w="3311" w:type="dxa"/>
            <w:tcBorders>
              <w:top w:val="nil"/>
              <w:left w:val="nil"/>
              <w:bottom w:val="single" w:sz="6" w:space="0" w:color="auto"/>
              <w:right w:val="single" w:sz="6" w:space="0" w:color="auto"/>
            </w:tcBorders>
          </w:tcPr>
          <w:p w14:paraId="0F1DDE97" w14:textId="4C40161A" w:rsidR="00AC21B1" w:rsidRDefault="00873FE6" w:rsidP="004A6842">
            <w:pPr>
              <w:pStyle w:val="MNormal"/>
              <w:ind w:left="198" w:right="136"/>
            </w:pPr>
            <w:r>
              <w:t>Se agrega el nuevo rol de auditor, RDC-54 Y RDC-26 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900E61">
            <w:pPr>
              <w:pStyle w:val="MNormal"/>
            </w:pPr>
            <w:r>
              <w:t xml:space="preserve"> Elkin murillo</w:t>
            </w:r>
          </w:p>
          <w:p w14:paraId="07F11190" w14:textId="360422C3" w:rsidR="00873FE6" w:rsidRPr="00873FE6" w:rsidRDefault="00873FE6" w:rsidP="00900E61">
            <w:pPr>
              <w:pStyle w:val="MNormal"/>
            </w:pPr>
            <w:r>
              <w:t xml:space="preserve"> Sandy cala</w:t>
            </w:r>
          </w:p>
        </w:tc>
      </w:tr>
      <w:tr w:rsidR="00AC21B1" w14:paraId="130A3A6E" w14:textId="77777777" w:rsidTr="00900E61">
        <w:tc>
          <w:tcPr>
            <w:tcW w:w="2194" w:type="dxa"/>
            <w:tcBorders>
              <w:top w:val="nil"/>
              <w:left w:val="single" w:sz="6" w:space="0" w:color="auto"/>
              <w:bottom w:val="single" w:sz="6" w:space="0" w:color="auto"/>
              <w:right w:val="single" w:sz="6" w:space="0" w:color="auto"/>
            </w:tcBorders>
          </w:tcPr>
          <w:p w14:paraId="728914B7" w14:textId="0749D1D9" w:rsidR="00AC21B1" w:rsidRPr="00F65DC5" w:rsidRDefault="00AC21B1" w:rsidP="004A6842">
            <w:pPr>
              <w:pStyle w:val="MNormal"/>
              <w:ind w:left="250"/>
              <w:rPr>
                <w:lang w:val="es-UY"/>
              </w:rPr>
            </w:pPr>
          </w:p>
        </w:tc>
        <w:tc>
          <w:tcPr>
            <w:tcW w:w="1118" w:type="dxa"/>
            <w:tcBorders>
              <w:top w:val="nil"/>
              <w:left w:val="nil"/>
              <w:bottom w:val="single" w:sz="6" w:space="0" w:color="auto"/>
              <w:right w:val="single" w:sz="6" w:space="0" w:color="auto"/>
            </w:tcBorders>
          </w:tcPr>
          <w:p w14:paraId="0FECA61F" w14:textId="58F3A070" w:rsidR="00AC21B1" w:rsidRDefault="00AC21B1" w:rsidP="004A6842">
            <w:pPr>
              <w:pStyle w:val="MNormal"/>
              <w:ind w:left="182"/>
            </w:pPr>
          </w:p>
        </w:tc>
        <w:tc>
          <w:tcPr>
            <w:tcW w:w="3311" w:type="dxa"/>
            <w:tcBorders>
              <w:top w:val="nil"/>
              <w:left w:val="nil"/>
              <w:bottom w:val="single" w:sz="6" w:space="0" w:color="auto"/>
              <w:right w:val="single" w:sz="6" w:space="0" w:color="auto"/>
            </w:tcBorders>
          </w:tcPr>
          <w:p w14:paraId="04ADAD7C" w14:textId="0264328B" w:rsidR="00AC21B1" w:rsidRDefault="00AC21B1" w:rsidP="004A6842">
            <w:pPr>
              <w:pStyle w:val="MNormal"/>
              <w:ind w:left="198" w:right="136"/>
            </w:pPr>
          </w:p>
        </w:tc>
        <w:tc>
          <w:tcPr>
            <w:tcW w:w="2097" w:type="dxa"/>
            <w:tcBorders>
              <w:top w:val="nil"/>
              <w:left w:val="nil"/>
              <w:bottom w:val="single" w:sz="6" w:space="0" w:color="auto"/>
              <w:right w:val="single" w:sz="6" w:space="0" w:color="auto"/>
            </w:tcBorders>
          </w:tcPr>
          <w:p w14:paraId="15E526B2" w14:textId="7DD8D4AF" w:rsidR="00AC21B1" w:rsidRDefault="00AC21B1" w:rsidP="00900E61">
            <w:pPr>
              <w:pStyle w:val="MNormal"/>
            </w:pPr>
          </w:p>
        </w:tc>
      </w:tr>
      <w:tr w:rsidR="00AC21B1" w14:paraId="59A5F910" w14:textId="77777777" w:rsidTr="00900E61">
        <w:tc>
          <w:tcPr>
            <w:tcW w:w="2194" w:type="dxa"/>
            <w:tcBorders>
              <w:top w:val="nil"/>
              <w:left w:val="single" w:sz="6" w:space="0" w:color="auto"/>
              <w:bottom w:val="nil"/>
              <w:right w:val="single" w:sz="6" w:space="0" w:color="auto"/>
            </w:tcBorders>
          </w:tcPr>
          <w:p w14:paraId="0A70578B" w14:textId="24F67A8A" w:rsidR="00AC21B1" w:rsidRDefault="00AC21B1" w:rsidP="004A6842">
            <w:pPr>
              <w:pStyle w:val="MNormal"/>
              <w:ind w:left="250"/>
            </w:pPr>
          </w:p>
        </w:tc>
        <w:tc>
          <w:tcPr>
            <w:tcW w:w="1118" w:type="dxa"/>
            <w:tcBorders>
              <w:top w:val="nil"/>
              <w:left w:val="nil"/>
              <w:bottom w:val="nil"/>
              <w:right w:val="single" w:sz="6" w:space="0" w:color="auto"/>
            </w:tcBorders>
          </w:tcPr>
          <w:p w14:paraId="12DB3136" w14:textId="0EEFEA26" w:rsidR="00AC21B1" w:rsidRDefault="00AC21B1" w:rsidP="004A6842">
            <w:pPr>
              <w:pStyle w:val="MNormal"/>
              <w:ind w:left="182"/>
            </w:pPr>
          </w:p>
        </w:tc>
        <w:tc>
          <w:tcPr>
            <w:tcW w:w="3311" w:type="dxa"/>
            <w:tcBorders>
              <w:top w:val="nil"/>
              <w:left w:val="nil"/>
              <w:bottom w:val="nil"/>
              <w:right w:val="single" w:sz="6" w:space="0" w:color="auto"/>
            </w:tcBorders>
          </w:tcPr>
          <w:p w14:paraId="7DFBA38E" w14:textId="51E66650" w:rsidR="00AC21B1" w:rsidRDefault="00AC21B1" w:rsidP="004A6842">
            <w:pPr>
              <w:pStyle w:val="MNormal"/>
              <w:ind w:left="198" w:right="136"/>
            </w:pPr>
          </w:p>
        </w:tc>
        <w:tc>
          <w:tcPr>
            <w:tcW w:w="2097" w:type="dxa"/>
            <w:tcBorders>
              <w:top w:val="nil"/>
              <w:left w:val="nil"/>
              <w:bottom w:val="nil"/>
              <w:right w:val="single" w:sz="6" w:space="0" w:color="auto"/>
            </w:tcBorders>
          </w:tcPr>
          <w:p w14:paraId="39BE6E9B" w14:textId="70FA6AF6" w:rsidR="00AC21B1" w:rsidRDefault="00AC21B1" w:rsidP="00900E61">
            <w:pPr>
              <w:pStyle w:val="MNormal"/>
            </w:pPr>
          </w:p>
        </w:tc>
      </w:tr>
      <w:tr w:rsidR="00AC21B1" w14:paraId="5C47AB84" w14:textId="77777777" w:rsidTr="00AC21B1">
        <w:tc>
          <w:tcPr>
            <w:tcW w:w="2194" w:type="dxa"/>
            <w:tcBorders>
              <w:top w:val="nil"/>
              <w:left w:val="single" w:sz="6" w:space="0" w:color="auto"/>
              <w:bottom w:val="nil"/>
              <w:right w:val="single" w:sz="6" w:space="0" w:color="auto"/>
            </w:tcBorders>
          </w:tcPr>
          <w:p w14:paraId="4F50C2F6" w14:textId="6584CE62" w:rsidR="00AC21B1" w:rsidRDefault="00AC21B1" w:rsidP="004A6842">
            <w:pPr>
              <w:pStyle w:val="MNormal"/>
              <w:ind w:left="250"/>
            </w:pPr>
          </w:p>
        </w:tc>
        <w:tc>
          <w:tcPr>
            <w:tcW w:w="1118" w:type="dxa"/>
            <w:tcBorders>
              <w:top w:val="nil"/>
              <w:left w:val="nil"/>
              <w:bottom w:val="nil"/>
              <w:right w:val="single" w:sz="6" w:space="0" w:color="auto"/>
            </w:tcBorders>
          </w:tcPr>
          <w:p w14:paraId="685443A3" w14:textId="5FA2041E" w:rsidR="00AC21B1" w:rsidRDefault="00AC21B1" w:rsidP="004A6842">
            <w:pPr>
              <w:pStyle w:val="MNormal"/>
              <w:ind w:left="182"/>
            </w:pPr>
          </w:p>
        </w:tc>
        <w:tc>
          <w:tcPr>
            <w:tcW w:w="3311" w:type="dxa"/>
            <w:tcBorders>
              <w:top w:val="nil"/>
              <w:left w:val="nil"/>
              <w:bottom w:val="nil"/>
              <w:right w:val="single" w:sz="6" w:space="0" w:color="auto"/>
            </w:tcBorders>
          </w:tcPr>
          <w:p w14:paraId="03B3B01E" w14:textId="70F41A4E" w:rsidR="00AC21B1" w:rsidRDefault="00AC21B1" w:rsidP="004A6842">
            <w:pPr>
              <w:pStyle w:val="MNormal"/>
              <w:ind w:left="198" w:right="136"/>
            </w:pPr>
          </w:p>
        </w:tc>
        <w:tc>
          <w:tcPr>
            <w:tcW w:w="2097" w:type="dxa"/>
            <w:tcBorders>
              <w:top w:val="nil"/>
              <w:left w:val="nil"/>
              <w:bottom w:val="nil"/>
              <w:right w:val="single" w:sz="6" w:space="0" w:color="auto"/>
            </w:tcBorders>
          </w:tcPr>
          <w:p w14:paraId="1F781198" w14:textId="1EC7C598" w:rsidR="00AC21B1" w:rsidRDefault="00AC21B1" w:rsidP="00900E61">
            <w:pPr>
              <w:pStyle w:val="MNormal"/>
            </w:pPr>
          </w:p>
        </w:tc>
      </w:tr>
      <w:tr w:rsidR="00AC21B1" w14:paraId="1D928EA0" w14:textId="77777777" w:rsidTr="00900E61">
        <w:tc>
          <w:tcPr>
            <w:tcW w:w="2194" w:type="dxa"/>
            <w:tcBorders>
              <w:top w:val="nil"/>
              <w:left w:val="single" w:sz="6" w:space="0" w:color="auto"/>
              <w:bottom w:val="single" w:sz="6" w:space="0" w:color="auto"/>
              <w:right w:val="single" w:sz="6" w:space="0" w:color="auto"/>
            </w:tcBorders>
          </w:tcPr>
          <w:p w14:paraId="6C86F0F6" w14:textId="77777777" w:rsidR="00AC21B1" w:rsidRDefault="00AC21B1" w:rsidP="00900E61">
            <w:pPr>
              <w:pStyle w:val="MNormal"/>
            </w:pPr>
          </w:p>
        </w:tc>
        <w:tc>
          <w:tcPr>
            <w:tcW w:w="1118" w:type="dxa"/>
            <w:tcBorders>
              <w:top w:val="nil"/>
              <w:left w:val="nil"/>
              <w:bottom w:val="single" w:sz="6" w:space="0" w:color="auto"/>
              <w:right w:val="single" w:sz="6" w:space="0" w:color="auto"/>
            </w:tcBorders>
          </w:tcPr>
          <w:p w14:paraId="0FD7075B" w14:textId="77777777" w:rsidR="00AC21B1" w:rsidRDefault="00AC21B1" w:rsidP="00900E61">
            <w:pPr>
              <w:pStyle w:val="MNormal"/>
            </w:pPr>
          </w:p>
        </w:tc>
        <w:tc>
          <w:tcPr>
            <w:tcW w:w="3311" w:type="dxa"/>
            <w:tcBorders>
              <w:top w:val="nil"/>
              <w:left w:val="nil"/>
              <w:bottom w:val="single" w:sz="6" w:space="0" w:color="auto"/>
              <w:right w:val="single" w:sz="6" w:space="0" w:color="auto"/>
            </w:tcBorders>
          </w:tcPr>
          <w:p w14:paraId="4741D672" w14:textId="77777777" w:rsidR="00AC21B1" w:rsidRDefault="00AC21B1" w:rsidP="00900E61">
            <w:pPr>
              <w:pStyle w:val="MNormal"/>
            </w:pPr>
          </w:p>
        </w:tc>
        <w:tc>
          <w:tcPr>
            <w:tcW w:w="2097" w:type="dxa"/>
            <w:tcBorders>
              <w:top w:val="nil"/>
              <w:left w:val="nil"/>
              <w:bottom w:val="single" w:sz="6" w:space="0" w:color="auto"/>
              <w:right w:val="single" w:sz="6" w:space="0" w:color="auto"/>
            </w:tcBorders>
          </w:tcPr>
          <w:p w14:paraId="43CCA995" w14:textId="77777777" w:rsidR="00AC21B1" w:rsidRDefault="00AC21B1" w:rsidP="00900E61">
            <w:pPr>
              <w:pStyle w:val="MNormal"/>
            </w:pP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169" w:name="_Toc497478925"/>
      <w:bookmarkStart w:id="170" w:name="_Toc497479968"/>
    </w:p>
    <w:p w14:paraId="2343693E" w14:textId="77777777" w:rsidR="005F390F" w:rsidRDefault="005F390F" w:rsidP="00AC21B1">
      <w:pPr>
        <w:rPr>
          <w:sz w:val="24"/>
          <w:szCs w:val="24"/>
        </w:rPr>
      </w:pPr>
    </w:p>
    <w:p w14:paraId="3B267007" w14:textId="10129076" w:rsidR="00C8193B" w:rsidRDefault="00C8193B" w:rsidP="00C8193B">
      <w:pPr>
        <w:pStyle w:val="Ttulo3"/>
      </w:pPr>
      <w:bookmarkStart w:id="171" w:name="_Toc239927481"/>
      <w:r>
        <w:t>3.4.1 Requerimientos para verificar</w:t>
      </w:r>
      <w:bookmarkEnd w:id="171"/>
    </w:p>
    <w:p w14:paraId="0DA52ADF" w14:textId="77777777" w:rsidR="003A2856" w:rsidRDefault="005F390F" w:rsidP="005F390F">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5F390F"/>
    <w:p w14:paraId="08914DE0" w14:textId="2386EA02" w:rsidR="003A2856" w:rsidRPr="005F390F" w:rsidRDefault="003A2856" w:rsidP="003A2856">
      <w:pPr>
        <w:pStyle w:val="Prrafodelista"/>
        <w:numPr>
          <w:ilvl w:val="0"/>
          <w:numId w:val="23"/>
        </w:numPr>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r>
        <w:rPr>
          <w:rStyle w:val="Refdecomentario"/>
        </w:rPr>
        <w:commentReference w:id="172"/>
      </w:r>
    </w:p>
    <w:p w14:paraId="038D95BB" w14:textId="14957DD8" w:rsidR="00C8193B" w:rsidRDefault="00C8193B" w:rsidP="005F390F">
      <w:pPr>
        <w:pStyle w:val="Prrafodelista"/>
        <w:numPr>
          <w:ilvl w:val="0"/>
          <w:numId w:val="23"/>
        </w:numPr>
        <w:ind w:left="426" w:hanging="426"/>
      </w:pPr>
      <w:r w:rsidRPr="005F390F">
        <w:t>Registrarse</w:t>
      </w:r>
      <w:r w:rsidR="005F390F" w:rsidRPr="005F390F">
        <w:t xml:space="preserve"> con credenciales de docente.</w:t>
      </w:r>
    </w:p>
    <w:p w14:paraId="46097EB1" w14:textId="17C574F3" w:rsidR="003A2856" w:rsidRDefault="004B13B0" w:rsidP="005F390F">
      <w:pPr>
        <w:pStyle w:val="Prrafodelista"/>
        <w:numPr>
          <w:ilvl w:val="0"/>
          <w:numId w:val="23"/>
        </w:numPr>
        <w:ind w:left="426" w:hanging="426"/>
      </w:pPr>
      <w:r>
        <w:t>Administrar las actividades.</w:t>
      </w:r>
    </w:p>
    <w:p w14:paraId="1B8C2269" w14:textId="409DFB71" w:rsidR="004B13B0" w:rsidRDefault="004B13B0" w:rsidP="004B13B0">
      <w:pPr>
        <w:pStyle w:val="Prrafodelista"/>
        <w:numPr>
          <w:ilvl w:val="0"/>
          <w:numId w:val="23"/>
        </w:numPr>
        <w:ind w:left="426" w:hanging="426"/>
      </w:pPr>
      <w:r>
        <w:t>Administrar los productos.</w:t>
      </w:r>
    </w:p>
    <w:p w14:paraId="07C3FBCA" w14:textId="307B8902" w:rsidR="004B13B0" w:rsidRDefault="004B13B0" w:rsidP="004B13B0">
      <w:pPr>
        <w:pStyle w:val="Prrafodelista"/>
        <w:numPr>
          <w:ilvl w:val="0"/>
          <w:numId w:val="23"/>
        </w:numPr>
        <w:ind w:left="426" w:hanging="426"/>
      </w:pPr>
      <w:r>
        <w:t>Administrar los horarios</w:t>
      </w:r>
    </w:p>
    <w:p w14:paraId="0E43E187" w14:textId="71E75C24" w:rsidR="004B13B0" w:rsidRDefault="004B13B0" w:rsidP="004B13B0">
      <w:pPr>
        <w:pStyle w:val="Prrafodelista"/>
        <w:numPr>
          <w:ilvl w:val="0"/>
          <w:numId w:val="23"/>
        </w:numPr>
        <w:ind w:left="426" w:hanging="426"/>
      </w:pPr>
      <w:r>
        <w:t>Ingresar los datos que faltan</w:t>
      </w:r>
      <w:r w:rsidR="008D13E5">
        <w:t xml:space="preserve"> para completar el perfil</w:t>
      </w:r>
    </w:p>
    <w:p w14:paraId="53C6CA76" w14:textId="290E2C57" w:rsidR="00DC0B1C" w:rsidRPr="004A6842" w:rsidRDefault="00DC0B1C" w:rsidP="004B13B0">
      <w:pPr>
        <w:pStyle w:val="Prrafodelista"/>
        <w:numPr>
          <w:ilvl w:val="0"/>
          <w:numId w:val="23"/>
        </w:numPr>
        <w:ind w:left="426" w:hanging="426"/>
      </w:pPr>
      <w:r w:rsidRPr="004A6842">
        <w:t>Visualizar el reporte RDC-54 en pdf</w:t>
      </w:r>
      <w:r w:rsidR="004A6842" w:rsidRPr="004A6842">
        <w:t xml:space="preserve"> con la información que ha ingresado.</w:t>
      </w:r>
    </w:p>
    <w:p w14:paraId="217F99A9" w14:textId="41027355" w:rsidR="00DC0B1C" w:rsidRPr="005F390F" w:rsidRDefault="00DC0B1C" w:rsidP="004B13B0">
      <w:pPr>
        <w:pStyle w:val="Prrafodelista"/>
        <w:numPr>
          <w:ilvl w:val="0"/>
          <w:numId w:val="23"/>
        </w:numPr>
        <w:ind w:left="426" w:hanging="426"/>
      </w:pPr>
      <w:r>
        <w:t>Visualizar el reporte RDC-26 en pdf</w:t>
      </w:r>
      <w:r w:rsidR="004A6842">
        <w:t xml:space="preserve"> con la información que ha ingresado.</w:t>
      </w:r>
    </w:p>
    <w:p w14:paraId="18F09C3A" w14:textId="77A5A3EB" w:rsidR="005F390F" w:rsidRDefault="005F390F" w:rsidP="005F390F">
      <w:pPr>
        <w:pStyle w:val="Prrafodelista"/>
        <w:numPr>
          <w:ilvl w:val="0"/>
          <w:numId w:val="23"/>
        </w:numPr>
        <w:ind w:left="426" w:hanging="426"/>
      </w:pPr>
      <w:r w:rsidRPr="005F390F">
        <w:t>Registrarse con credenciales de auditor.</w:t>
      </w:r>
    </w:p>
    <w:p w14:paraId="288E795D" w14:textId="201795DE" w:rsidR="00BE2721" w:rsidRDefault="00DC0B1C" w:rsidP="005F390F">
      <w:pPr>
        <w:pStyle w:val="Prrafodelista"/>
        <w:numPr>
          <w:ilvl w:val="0"/>
          <w:numId w:val="23"/>
        </w:numPr>
        <w:ind w:left="426" w:hanging="426"/>
      </w:pPr>
      <w:r>
        <w:t xml:space="preserve">Filtrar los docentes por coordinación </w:t>
      </w:r>
    </w:p>
    <w:p w14:paraId="43DD208B" w14:textId="055463A5" w:rsidR="00DC0B1C" w:rsidRPr="005F390F" w:rsidRDefault="00DC0B1C" w:rsidP="005F390F">
      <w:pPr>
        <w:pStyle w:val="Prrafodelista"/>
        <w:numPr>
          <w:ilvl w:val="0"/>
          <w:numId w:val="23"/>
        </w:numPr>
        <w:ind w:left="426" w:hanging="426"/>
      </w:pPr>
      <w:r>
        <w:t xml:space="preserve">Visualizar los reportes RDC-54 y RDC-26 </w:t>
      </w:r>
    </w:p>
    <w:p w14:paraId="491F6FF5" w14:textId="0CD4D208" w:rsidR="005F390F" w:rsidRDefault="005F390F" w:rsidP="005F390F">
      <w:pPr>
        <w:pStyle w:val="Prrafodelista"/>
        <w:numPr>
          <w:ilvl w:val="0"/>
          <w:numId w:val="23"/>
        </w:numPr>
        <w:ind w:left="426" w:hanging="426"/>
      </w:pPr>
      <w:r w:rsidRPr="005F390F">
        <w:t>Registrarse con credenciales de coordinador.</w:t>
      </w:r>
    </w:p>
    <w:p w14:paraId="5B8A242B" w14:textId="4A78592B" w:rsidR="003C7956" w:rsidRDefault="003C7956" w:rsidP="005F390F">
      <w:pPr>
        <w:pStyle w:val="Prrafodelista"/>
        <w:numPr>
          <w:ilvl w:val="0"/>
          <w:numId w:val="23"/>
        </w:numPr>
        <w:ind w:left="426" w:hanging="426"/>
      </w:pPr>
      <w:r>
        <w:t>Administrar los docentes de cada coordinación</w:t>
      </w:r>
    </w:p>
    <w:p w14:paraId="2091E6D9" w14:textId="2A629CA5" w:rsidR="003C7956" w:rsidRDefault="003C7956" w:rsidP="005F390F">
      <w:pPr>
        <w:pStyle w:val="Prrafodelista"/>
        <w:numPr>
          <w:ilvl w:val="0"/>
          <w:numId w:val="23"/>
        </w:numPr>
        <w:ind w:left="426" w:hanging="426"/>
      </w:pPr>
      <w:r>
        <w:t>Administrar las semanas del semestre</w:t>
      </w:r>
    </w:p>
    <w:p w14:paraId="24202CC0" w14:textId="475D0877" w:rsidR="003C7956" w:rsidRPr="005F390F" w:rsidRDefault="003C7956" w:rsidP="005F390F">
      <w:pPr>
        <w:pStyle w:val="Prrafodelista"/>
        <w:numPr>
          <w:ilvl w:val="0"/>
          <w:numId w:val="23"/>
        </w:numPr>
        <w:ind w:left="426" w:hanging="426"/>
      </w:pPr>
      <w:r>
        <w:t>Realizar la asignación de las horas en las que trabaja cada docente</w:t>
      </w:r>
    </w:p>
    <w:p w14:paraId="558EFDD1" w14:textId="77777777" w:rsidR="00365425" w:rsidRDefault="00365425" w:rsidP="005F390F"/>
    <w:p w14:paraId="69AC277F" w14:textId="77777777" w:rsidR="00365425" w:rsidRDefault="00365425" w:rsidP="005F390F"/>
    <w:p w14:paraId="3FE8BA68" w14:textId="1DB805E6" w:rsidR="00C8193B" w:rsidRDefault="00365425" w:rsidP="00365425">
      <w:pPr>
        <w:pStyle w:val="Ttulo3"/>
      </w:pPr>
      <w:r>
        <w:t xml:space="preserve">3.4.2 </w:t>
      </w:r>
      <w:bookmarkStart w:id="173" w:name="_Toc239927482"/>
      <w:r w:rsidR="00C8193B">
        <w:t>Estrategia de Verificación</w:t>
      </w:r>
      <w:bookmarkEnd w:id="173"/>
      <w:r w:rsidR="007369CC">
        <w:t xml:space="preserve"> y Pruebas</w:t>
      </w:r>
    </w:p>
    <w:p w14:paraId="5E43FFD2" w14:textId="37C70818" w:rsidR="00C8193B" w:rsidRDefault="00C8193B" w:rsidP="00A838E5">
      <w:r>
        <w:t>Esta sección presenta el enfoque recomendado para la verificación</w:t>
      </w:r>
      <w:r w:rsidR="007369CC">
        <w:t xml:space="preserve"> y pruebas</w:t>
      </w:r>
      <w:r>
        <w:t xml:space="preserve">. Describe como se verificarán los elementos. </w:t>
      </w:r>
    </w:p>
    <w:p w14:paraId="32C53C43" w14:textId="037504CA" w:rsidR="00365425" w:rsidRDefault="007369CC" w:rsidP="00A838E5">
      <w:bookmarkStart w:id="174" w:name="_Toc239927484"/>
      <w:r>
        <w:t xml:space="preserve">Se contempla realizar las siguientes pruebas con el fin de comprobar el correcto funcionamiento de la </w:t>
      </w:r>
      <w:r w:rsidR="00680C1D">
        <w:t>aplicación</w:t>
      </w:r>
      <w:r>
        <w:t>:</w:t>
      </w:r>
    </w:p>
    <w:p w14:paraId="62C68485" w14:textId="77777777" w:rsidR="004775CC" w:rsidRDefault="004775CC" w:rsidP="00A838E5"/>
    <w:p w14:paraId="49AAF6EA" w14:textId="6874F718" w:rsidR="00C8193B" w:rsidRDefault="00A838E5" w:rsidP="00A838E5">
      <w:pPr>
        <w:pStyle w:val="Ttulo4"/>
      </w:pPr>
      <w:r>
        <w:t xml:space="preserve">3.4.2.1 </w:t>
      </w:r>
      <w:r w:rsidR="00C8193B">
        <w:t xml:space="preserve">Prueba de </w:t>
      </w:r>
      <w:bookmarkEnd w:id="174"/>
      <w:r w:rsidR="007369CC">
        <w:t>Contenido</w:t>
      </w:r>
    </w:p>
    <w:p w14:paraId="5C020444" w14:textId="77777777" w:rsidR="00817C9E" w:rsidRDefault="00680C1D" w:rsidP="00817C9E">
      <w:r>
        <w:t>Estas pruebas permiten verificar que el contenido del sistema</w:t>
      </w:r>
      <w:r w:rsidR="006874D1">
        <w:t xml:space="preserve"> sea</w:t>
      </w:r>
      <w:r w:rsidR="00726565">
        <w:t xml:space="preserve"> coherente</w:t>
      </w:r>
      <w:r w:rsidR="006874D1">
        <w:t>, se verificara ortografía, texto usado que transmite una idea correcta.</w:t>
      </w:r>
      <w:r w:rsidR="00817C9E">
        <w:t xml:space="preserve"> Entre los elementos que se verifican están:</w:t>
      </w:r>
    </w:p>
    <w:p w14:paraId="4B414DF5" w14:textId="63AB4C03" w:rsidR="00817C9E" w:rsidRPr="00F17E8C" w:rsidRDefault="00817C9E" w:rsidP="00817C9E">
      <w:pPr>
        <w:pStyle w:val="Prrafodelista"/>
        <w:numPr>
          <w:ilvl w:val="0"/>
          <w:numId w:val="26"/>
        </w:numPr>
        <w:rPr>
          <w:i/>
          <w:sz w:val="24"/>
          <w:szCs w:val="24"/>
        </w:rPr>
      </w:pPr>
      <w:r>
        <w:t>“</w:t>
      </w:r>
      <w:r w:rsidRPr="00F17E8C">
        <w:rPr>
          <w:i/>
          <w:sz w:val="24"/>
          <w:szCs w:val="24"/>
        </w:rPr>
        <w:t>Verificación de ortografía y redacción.</w:t>
      </w:r>
    </w:p>
    <w:p w14:paraId="23587ADC" w14:textId="2479DF73" w:rsidR="00817C9E" w:rsidRPr="00F17E8C" w:rsidRDefault="00817C9E" w:rsidP="00817C9E">
      <w:pPr>
        <w:pStyle w:val="Prrafodelista"/>
        <w:numPr>
          <w:ilvl w:val="0"/>
          <w:numId w:val="26"/>
        </w:numPr>
        <w:rPr>
          <w:i/>
          <w:sz w:val="24"/>
          <w:szCs w:val="24"/>
        </w:rPr>
      </w:pPr>
      <w:r w:rsidRPr="00F17E8C">
        <w:rPr>
          <w:i/>
          <w:sz w:val="24"/>
          <w:szCs w:val="24"/>
        </w:rPr>
        <w:t>Verificación de enlaces principales.</w:t>
      </w:r>
    </w:p>
    <w:p w14:paraId="146E0F02" w14:textId="727E0B80" w:rsidR="00817C9E" w:rsidRPr="00F17E8C" w:rsidRDefault="00817C9E" w:rsidP="00817C9E">
      <w:pPr>
        <w:pStyle w:val="Prrafodelista"/>
        <w:numPr>
          <w:ilvl w:val="0"/>
          <w:numId w:val="26"/>
        </w:numPr>
        <w:rPr>
          <w:i/>
          <w:sz w:val="24"/>
          <w:szCs w:val="24"/>
        </w:rPr>
      </w:pPr>
      <w:r w:rsidRPr="00F17E8C">
        <w:rPr>
          <w:i/>
          <w:sz w:val="24"/>
          <w:szCs w:val="24"/>
        </w:rPr>
        <w:t>Verificación de imágenes en páginas.</w:t>
      </w:r>
    </w:p>
    <w:p w14:paraId="3B457DCB" w14:textId="6500D6B3" w:rsidR="00680C1D" w:rsidRPr="00680C1D" w:rsidRDefault="00817C9E" w:rsidP="00817C9E">
      <w:pPr>
        <w:pStyle w:val="Prrafodelista"/>
        <w:numPr>
          <w:ilvl w:val="0"/>
          <w:numId w:val="26"/>
        </w:numPr>
      </w:pPr>
      <w:r w:rsidRPr="00F17E8C">
        <w:rPr>
          <w:i/>
          <w:sz w:val="24"/>
          <w:szCs w:val="24"/>
        </w:rPr>
        <w:t>Verificación de existencia de archivos adjuntos</w:t>
      </w:r>
      <w:r>
        <w:t xml:space="preserve">.” </w:t>
      </w:r>
      <w:r>
        <w:fldChar w:fldCharType="begin" w:fldLock="1"/>
      </w:r>
      <w:r w:rsidR="00F17E8C">
        <w:instrText>ADDIN CSL_CITATION { "citationItems" : [ { "id" : "ITEM-1", "itemData" : { "URL" : "http://www.guiadigital.gob.cl/articulo/pruebas-de-interfaces-y-contenidos", "accessed" : { "date-parts" : [ [ "2017", "11", "13" ] ] }, "id" : "ITEM-1", "issued" : { "date-parts" : [ [ "0" ] ] }, "title" : "Pruebas de Interfaces y Contenidos | Gu\u00eda Digital", "type" : "webpage" }, "uris" : [ "http://www.mendeley.com/documents/?uuid=d4e22e25-07ae-362f-bb24-fdf43eaff21c" ] } ], "mendeley" : { "formattedCitation" : "(\u201cPruebas de Interfaces y Contenidos | Gu\u00eda Digital,\u201d n.d.)", "plainTextFormattedCitation" : "(\u201cPruebas de Interfaces y Contenidos | Gu\u00eda Digital,\u201d n.d.)", "previouslyFormattedCitation" : "(\u201cPruebas de Interfaces y Contenidos | Gu\u00eda Digital,\u201d n.d.)" }, "properties" : { "noteIndex" : 0 }, "schema" : "https://github.com/citation-style-language/schema/raw/master/csl-citation.json" }</w:instrText>
      </w:r>
      <w:r>
        <w:fldChar w:fldCharType="separate"/>
      </w:r>
      <w:r w:rsidRPr="00817C9E">
        <w:rPr>
          <w:noProof/>
        </w:rPr>
        <w:t>(“Pruebas de Interfaces y Contenidos | Guía Digital,” n.d.)</w:t>
      </w:r>
      <w:r>
        <w:fldChar w:fldCharType="end"/>
      </w:r>
    </w:p>
    <w:p w14:paraId="46EF2527" w14:textId="77777777" w:rsidR="00614EE1" w:rsidRPr="00614EE1" w:rsidRDefault="00614EE1" w:rsidP="00614EE1">
      <w:pPr>
        <w:rPr>
          <w:u w:val="single"/>
        </w:rPr>
      </w:pPr>
      <w:bookmarkStart w:id="175" w:name="_Toc239927485"/>
    </w:p>
    <w:p w14:paraId="22B35452" w14:textId="0BB33EB5" w:rsidR="00C8193B" w:rsidRDefault="00A838E5" w:rsidP="00A838E5">
      <w:pPr>
        <w:pStyle w:val="Ttulo4"/>
      </w:pPr>
      <w:r>
        <w:t xml:space="preserve">3.4.2.2 </w:t>
      </w:r>
      <w:r w:rsidR="00C8193B">
        <w:t xml:space="preserve">Prueba de </w:t>
      </w:r>
      <w:bookmarkEnd w:id="175"/>
      <w:r w:rsidR="007369CC">
        <w:t>Funcionalidad</w:t>
      </w:r>
    </w:p>
    <w:p w14:paraId="1DD84357" w14:textId="0F09D940" w:rsidR="00A838E5" w:rsidRDefault="00F17E8C" w:rsidP="00A838E5">
      <w:r>
        <w:t>“</w:t>
      </w:r>
      <w:r w:rsidRPr="00F17E8C">
        <w:rPr>
          <w:i/>
          <w:sz w:val="24"/>
          <w:szCs w:val="24"/>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F17E8C">
        <w:t>.</w:t>
      </w:r>
      <w:r>
        <w:t xml:space="preserve">” </w:t>
      </w:r>
      <w:r>
        <w:fldChar w:fldCharType="begin" w:fldLock="1"/>
      </w:r>
      <w:r w:rsidR="00EC4646">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fldChar w:fldCharType="separate"/>
      </w:r>
      <w:r w:rsidRPr="00F17E8C">
        <w:rPr>
          <w:noProof/>
        </w:rPr>
        <w:t>(Moravia, n.d.)</w:t>
      </w:r>
      <w:r>
        <w:fldChar w:fldCharType="end"/>
      </w:r>
    </w:p>
    <w:p w14:paraId="6ACB4304" w14:textId="77777777" w:rsidR="00FC337C" w:rsidRDefault="00FC337C" w:rsidP="00A838E5"/>
    <w:p w14:paraId="5DFCD5CB" w14:textId="2B635B73" w:rsidR="00A838E5" w:rsidRDefault="00A838E5" w:rsidP="00A838E5">
      <w:pPr>
        <w:pStyle w:val="Ttulo4"/>
      </w:pPr>
      <w:bookmarkStart w:id="176" w:name="_Toc239927486"/>
      <w:r>
        <w:t xml:space="preserve">3.4.2.3 </w:t>
      </w:r>
      <w:r w:rsidR="00C8193B" w:rsidRPr="00A838E5">
        <w:t xml:space="preserve">Prueba de </w:t>
      </w:r>
      <w:r w:rsidR="007369CC">
        <w:t>Usabilidad</w:t>
      </w:r>
      <w:bookmarkEnd w:id="176"/>
    </w:p>
    <w:p w14:paraId="2A914ECD" w14:textId="62DEF1EB" w:rsidR="00AC6872" w:rsidRPr="00FC337C" w:rsidRDefault="00567CD2" w:rsidP="00A838E5">
      <w:pPr>
        <w:rPr>
          <w:i/>
          <w:sz w:val="24"/>
          <w:szCs w:val="24"/>
        </w:rPr>
      </w:pPr>
      <w:r w:rsidRPr="00FC337C">
        <w:rPr>
          <w:i/>
          <w:sz w:val="24"/>
          <w:szCs w:val="24"/>
        </w:rPr>
        <w:t>“</w:t>
      </w:r>
      <w:r w:rsidR="00AC6872" w:rsidRPr="00FC337C">
        <w:rPr>
          <w:i/>
          <w:sz w:val="24"/>
          <w:szCs w:val="24"/>
        </w:rPr>
        <w:t>Las pruebas de usabilidad deben verificar aprendizaje (</w:t>
      </w:r>
      <w:r w:rsidRPr="00FC337C">
        <w:rPr>
          <w:i/>
          <w:sz w:val="24"/>
          <w:szCs w:val="24"/>
        </w:rPr>
        <w:t>que tan fácil es para los usuarios realizar tareas básicas la primera vez que tienen contacto con el sistema</w:t>
      </w:r>
      <w:r w:rsidR="00AC6872" w:rsidRPr="00FC337C">
        <w:rPr>
          <w:i/>
          <w:sz w:val="24"/>
          <w:szCs w:val="24"/>
        </w:rPr>
        <w:t>)</w:t>
      </w:r>
      <w:r w:rsidRPr="00FC337C">
        <w:rPr>
          <w:i/>
          <w:sz w:val="24"/>
          <w:szCs w:val="24"/>
        </w:rPr>
        <w:t>, eficiencia  (una vez que los usuarios han aprendido algo del sistema, que tan rápido puedan llevar a cabo las tareas), manejo de errores</w:t>
      </w:r>
      <w:r w:rsidR="00FC337C" w:rsidRPr="00FC337C">
        <w:rPr>
          <w:i/>
          <w:sz w:val="24"/>
          <w:szCs w:val="24"/>
        </w:rPr>
        <w:t xml:space="preserve"> (cuantos errores comete</w:t>
      </w:r>
      <w:r w:rsidRPr="00FC337C">
        <w:rPr>
          <w:i/>
          <w:sz w:val="24"/>
          <w:szCs w:val="24"/>
        </w:rPr>
        <w:t xml:space="preserve"> el usuario, que tan graves son estos y que tan fácil es para el usuario recuperarse de ellos) y grado de satisfacción (que tan satisfactorio es usar el sistema).” </w:t>
      </w:r>
      <w:r w:rsidR="00EC4646">
        <w:rPr>
          <w:i/>
          <w:sz w:val="24"/>
          <w:szCs w:val="24"/>
        </w:rPr>
        <w:fldChar w:fldCharType="begin" w:fldLock="1"/>
      </w:r>
      <w:r w:rsidR="00EC4646">
        <w:rPr>
          <w:i/>
          <w:sz w:val="24"/>
          <w:szCs w:val="24"/>
        </w:rPr>
        <w:instrText>ADDIN CSL_CITATION { "citationItems" : [ { "id" : "ITEM-1", "itemData" : { "abstract" : "El Sistema Evaluador de CMM nace de la necesidad de que existiera un documento que explique en forma pr\u00e1ctica la aplicaci\u00f3n de las pr\u00e1cticas de calidad de CMM, ya que \u00e9stas son ambiguas y poco claras.\r\nEl sistema esta basado en una gran investigaci\u00f3n a trav\u00e9s de distintos textos sobre la forma correcta de aplicar las m\u00e9tricas de calidad en las empresas que desean mejorar su m\u00e9todo de desarrollo de software.", "author" : [ { "dropping-particle" : "", "family" : "Moreno \u00c1lvarez", "given" : "Jos\u00e9 Luis", "non-dropping-particle" : "", "parse-names" : false, "suffix" : "" } ], "id" : "ITEM-1", "issued" : { "date-parts" : [ [ "2004" ] ] }, "title" : "Aplicaci\u00f3n de un Sistema Experto para el desarrollo de Sistema Evaluador del modelo Capability Maturity Model (CMM) niveles dos y tres", "type" : "article-journal" }, "uris" : [ "http://www.mendeley.com/documents/?uuid=e216f7e5-7685-3321-8cc4-a88a327cda79" ] } ], "mendeley" : { "formattedCitation" : "(Moreno \u00c1lvarez, 2004)", "plainTextFormattedCitation" : "(Moreno \u00c1lvarez, 2004)" }, "properties" : { "noteIndex" : 0 }, "schema" : "https://github.com/citation-style-language/schema/raw/master/csl-citation.json" }</w:instrText>
      </w:r>
      <w:r w:rsidR="00EC4646">
        <w:rPr>
          <w:i/>
          <w:sz w:val="24"/>
          <w:szCs w:val="24"/>
        </w:rPr>
        <w:fldChar w:fldCharType="separate"/>
      </w:r>
      <w:r w:rsidR="00EC4646" w:rsidRPr="00EC4646">
        <w:rPr>
          <w:noProof/>
          <w:sz w:val="24"/>
          <w:szCs w:val="24"/>
        </w:rPr>
        <w:t>(Moreno Álvarez, 2004)</w:t>
      </w:r>
      <w:r w:rsidR="00EC4646">
        <w:rPr>
          <w:i/>
          <w:sz w:val="24"/>
          <w:szCs w:val="24"/>
        </w:rPr>
        <w:fldChar w:fldCharType="end"/>
      </w:r>
    </w:p>
    <w:p w14:paraId="7E7204E7" w14:textId="77777777" w:rsidR="005C0CD4" w:rsidRDefault="005C0CD4" w:rsidP="00900E61"/>
    <w:p w14:paraId="773312B7" w14:textId="77777777" w:rsidR="005C0CD4" w:rsidRDefault="005C0CD4" w:rsidP="00900E61"/>
    <w:p w14:paraId="7D61FFF8" w14:textId="77777777" w:rsidR="005C0CD4" w:rsidRDefault="005C0CD4" w:rsidP="00900E61"/>
    <w:p w14:paraId="33A5D949" w14:textId="77777777" w:rsidR="005C0CD4" w:rsidRDefault="005C0CD4" w:rsidP="00900E61"/>
    <w:p w14:paraId="3C252DBC" w14:textId="77777777" w:rsidR="00900E61" w:rsidRDefault="00900E61" w:rsidP="00900E61"/>
    <w:p w14:paraId="5F4CE7EC" w14:textId="77777777" w:rsidR="005C0CD4" w:rsidRDefault="005C0CD4" w:rsidP="00900E61"/>
    <w:p w14:paraId="0695FACF" w14:textId="77777777" w:rsidR="00EC4646" w:rsidRDefault="00EC4646" w:rsidP="00900E61"/>
    <w:p w14:paraId="42C38608" w14:textId="77777777" w:rsidR="00EC4646" w:rsidRDefault="00EC4646" w:rsidP="00900E61"/>
    <w:p w14:paraId="61F9A889" w14:textId="77777777" w:rsidR="00EC4646" w:rsidRDefault="00EC4646" w:rsidP="00900E61"/>
    <w:p w14:paraId="41C3827C" w14:textId="77777777" w:rsidR="00EC4646" w:rsidRDefault="00EC4646" w:rsidP="00900E61"/>
    <w:p w14:paraId="0471AC69" w14:textId="77777777" w:rsidR="00EC4646" w:rsidRDefault="00EC4646" w:rsidP="00900E61"/>
    <w:p w14:paraId="17EFF810" w14:textId="77777777" w:rsidR="00EC4646" w:rsidRDefault="00EC4646" w:rsidP="00900E61"/>
    <w:p w14:paraId="6C0C2EF7" w14:textId="77777777" w:rsidR="00EC4646" w:rsidRDefault="00EC4646" w:rsidP="00900E61"/>
    <w:p w14:paraId="2A729991" w14:textId="77777777" w:rsidR="00EC4646" w:rsidRDefault="00EC4646" w:rsidP="00900E61"/>
    <w:p w14:paraId="097A0F72" w14:textId="77777777" w:rsidR="00EC4646" w:rsidRDefault="00EC4646" w:rsidP="00900E61"/>
    <w:p w14:paraId="2AAF2BA2" w14:textId="77777777" w:rsidR="00EC4646" w:rsidRDefault="00EC4646" w:rsidP="00900E61"/>
    <w:p w14:paraId="1D29A791" w14:textId="77777777" w:rsidR="00EC4646" w:rsidRDefault="00EC4646" w:rsidP="00900E61"/>
    <w:p w14:paraId="620E249D" w14:textId="77777777" w:rsidR="00EC4646" w:rsidRDefault="00EC4646" w:rsidP="00900E61"/>
    <w:p w14:paraId="539F8B0D" w14:textId="77777777" w:rsidR="00EC4646" w:rsidRDefault="00EC4646" w:rsidP="00900E61"/>
    <w:p w14:paraId="2AA660C5" w14:textId="77777777" w:rsidR="00EC4646" w:rsidRDefault="00EC4646" w:rsidP="00900E61"/>
    <w:p w14:paraId="4BDB2062" w14:textId="77777777" w:rsidR="00EC4646" w:rsidRDefault="00EC4646" w:rsidP="00900E61"/>
    <w:p w14:paraId="30763FFF" w14:textId="77777777" w:rsidR="00EC4646" w:rsidRDefault="00EC4646" w:rsidP="00900E61"/>
    <w:p w14:paraId="4381DECC" w14:textId="77777777" w:rsidR="00EC4646" w:rsidRDefault="00EC4646" w:rsidP="00900E61"/>
    <w:p w14:paraId="684D04AF" w14:textId="77777777" w:rsidR="00EC4646" w:rsidRDefault="00EC4646" w:rsidP="00900E61"/>
    <w:p w14:paraId="6DB99FD6" w14:textId="77777777" w:rsidR="00EC4646" w:rsidRDefault="00EC4646" w:rsidP="00900E61"/>
    <w:p w14:paraId="0535D506" w14:textId="77777777" w:rsidR="00EC4646" w:rsidRDefault="00EC4646" w:rsidP="00900E61"/>
    <w:p w14:paraId="7D39F974" w14:textId="77777777" w:rsidR="00EC4646" w:rsidRDefault="00EC4646" w:rsidP="00900E61"/>
    <w:p w14:paraId="3423D2C6" w14:textId="77777777" w:rsidR="00EC4646" w:rsidRDefault="00EC4646" w:rsidP="00900E61"/>
    <w:p w14:paraId="5D59C487" w14:textId="77777777" w:rsidR="00EC4646" w:rsidRDefault="00EC4646" w:rsidP="00900E61"/>
    <w:p w14:paraId="57D55DA3" w14:textId="77777777" w:rsidR="00EC4646" w:rsidRDefault="00EC4646" w:rsidP="00900E61"/>
    <w:p w14:paraId="2F7613F4" w14:textId="77777777" w:rsidR="00EC4646" w:rsidRDefault="00EC4646" w:rsidP="00900E61"/>
    <w:p w14:paraId="5FE83408" w14:textId="77777777" w:rsidR="00EC4646" w:rsidRDefault="00EC4646" w:rsidP="00900E61"/>
    <w:p w14:paraId="6A21002E" w14:textId="77777777" w:rsidR="00EC4646" w:rsidRDefault="00EC4646" w:rsidP="00900E61"/>
    <w:p w14:paraId="0F10C66C" w14:textId="77777777" w:rsidR="00EC4646" w:rsidRDefault="00EC4646" w:rsidP="00900E61"/>
    <w:p w14:paraId="1198CB52" w14:textId="77777777" w:rsidR="00EC4646" w:rsidRDefault="00EC4646"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E40EAAD" w14:textId="7864ADFB" w:rsidR="003F1952" w:rsidRPr="00C661D5" w:rsidRDefault="000C1B85">
      <w:pPr>
        <w:pStyle w:val="Ttulo1"/>
        <w:numPr>
          <w:ilvl w:val="0"/>
          <w:numId w:val="11"/>
        </w:numPr>
        <w:ind w:hanging="432"/>
        <w:rPr>
          <w:b w:val="0"/>
        </w:rPr>
      </w:pPr>
      <w:r w:rsidRPr="00C661D5">
        <w:t>RESULTADOS</w:t>
      </w:r>
      <w:bookmarkEnd w:id="169"/>
      <w:bookmarkEnd w:id="170"/>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5D9AB02B" w:rsidR="003F1952" w:rsidRPr="00C661D5" w:rsidRDefault="00727C60">
      <w:pPr>
        <w:rPr>
          <w:color w:val="A6A6A6"/>
          <w:sz w:val="24"/>
          <w:szCs w:val="24"/>
        </w:rPr>
      </w:pPr>
      <w:r>
        <w:rPr>
          <w:color w:val="A6A6A6"/>
          <w:sz w:val="24"/>
          <w:szCs w:val="24"/>
        </w:rPr>
        <w:t>ANALIZAR LOS RESULTADOS DE LAS PRUEBAS</w:t>
      </w: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177" w:name="_Toc497478926"/>
      <w:bookmarkStart w:id="178" w:name="_Toc497479969"/>
      <w:r w:rsidRPr="00C661D5">
        <w:t>CONCLUSIONES</w:t>
      </w:r>
      <w:bookmarkEnd w:id="177"/>
      <w:bookmarkEnd w:id="178"/>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58F7D13B" w14:textId="77777777" w:rsidR="00727C60" w:rsidRDefault="00727C60" w:rsidP="00727C60">
      <w:pPr>
        <w:rPr>
          <w:lang w:val="es-ES" w:eastAsia="ar-SA"/>
        </w:rPr>
      </w:pPr>
      <w:r>
        <w:rPr>
          <w:lang w:val="es-ES" w:eastAsia="ar-SA"/>
        </w:rPr>
        <w:t>El uso de arquitecturas MVC (Modelo-Vista-Controlador) hacen que el desarrollo sea más sencillo de llevar a cabo, además de presentar una estructura comprensible del proyecto que puede ser de ayuda para que otro desarrollador complemente.</w:t>
      </w:r>
    </w:p>
    <w:p w14:paraId="3622A2FE" w14:textId="77777777" w:rsidR="00727C60" w:rsidRDefault="00727C60" w:rsidP="00727C60">
      <w:pPr>
        <w:rPr>
          <w:lang w:val="es-ES" w:eastAsia="ar-SA"/>
        </w:rPr>
      </w:pPr>
    </w:p>
    <w:p w14:paraId="69D3CCF4" w14:textId="77777777" w:rsidR="00727C60" w:rsidRDefault="00727C60" w:rsidP="00727C60">
      <w:pPr>
        <w:rPr>
          <w:lang w:val="es-ES" w:eastAsia="ar-SA"/>
        </w:rPr>
      </w:pPr>
      <w:r>
        <w:rPr>
          <w:lang w:val="es-ES" w:eastAsia="ar-SA"/>
        </w:rPr>
        <w:t>El Framework PrimeFaces contiene muchas opciones para presentar la información de manera más elegante y dinámica, aunque su documentación es pobre los foros se convierten en la mejor salida.</w:t>
      </w:r>
    </w:p>
    <w:p w14:paraId="7D6A8EF1" w14:textId="77777777" w:rsidR="00727C60" w:rsidRDefault="00727C60" w:rsidP="00727C60">
      <w:pPr>
        <w:rPr>
          <w:lang w:val="es-ES" w:eastAsia="ar-SA"/>
        </w:rPr>
      </w:pPr>
    </w:p>
    <w:p w14:paraId="7BFABFBD" w14:textId="77777777" w:rsidR="00727C60" w:rsidRDefault="00727C60" w:rsidP="00727C60">
      <w:pPr>
        <w:rPr>
          <w:lang w:val="es-ES" w:eastAsia="ar-SA"/>
        </w:rPr>
      </w:pPr>
      <w:r>
        <w:rPr>
          <w:lang w:val="es-ES" w:eastAsia="ar-SA"/>
        </w:rPr>
        <w:t>Al realizar la aplicación web usando Java, PrimeFaces y Postgresql se obtiene una aplicación elegante, escalable y segura, pero es indispensable tener claridad de procesos y reglas de sintaxis que implementa cada uno de ellos.</w:t>
      </w:r>
    </w:p>
    <w:p w14:paraId="3E1B41E1" w14:textId="7E04F5D2" w:rsidR="003F1952" w:rsidRPr="00727C60" w:rsidRDefault="003F1952">
      <w:pPr>
        <w:spacing w:line="276" w:lineRule="auto"/>
        <w:jc w:val="left"/>
        <w:rPr>
          <w:sz w:val="24"/>
          <w:szCs w:val="24"/>
          <w:lang w:val="es-ES"/>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Ttulo1"/>
        <w:numPr>
          <w:ilvl w:val="0"/>
          <w:numId w:val="11"/>
        </w:numPr>
        <w:ind w:hanging="432"/>
        <w:rPr>
          <w:b w:val="0"/>
        </w:rPr>
      </w:pPr>
      <w:bookmarkStart w:id="179" w:name="_Toc497478927"/>
      <w:bookmarkStart w:id="180" w:name="_Toc497479970"/>
      <w:r w:rsidRPr="00C661D5">
        <w:t>RECOMENDACIONES</w:t>
      </w:r>
      <w:bookmarkEnd w:id="179"/>
      <w:bookmarkEnd w:id="180"/>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5DDEBCD9" w14:textId="77777777" w:rsidR="00D157E6" w:rsidRDefault="00D157E6">
      <w:pPr>
        <w:rPr>
          <w:sz w:val="24"/>
          <w:szCs w:val="24"/>
        </w:rPr>
      </w:pPr>
    </w:p>
    <w:p w14:paraId="44FFCAE4" w14:textId="576E2399" w:rsidR="00D157E6" w:rsidRPr="00C661D5" w:rsidRDefault="00D157E6">
      <w:pPr>
        <w:rPr>
          <w:sz w:val="24"/>
          <w:szCs w:val="24"/>
        </w:rPr>
      </w:pPr>
      <w:r>
        <w:rPr>
          <w:sz w:val="24"/>
          <w:szCs w:val="24"/>
        </w:rPr>
        <w:t>Adaptar un servidor público por parte de las Unidades Tecnológicas de Santander para</w:t>
      </w:r>
      <w:r w:rsidR="00F25504">
        <w:rPr>
          <w:sz w:val="24"/>
          <w:szCs w:val="24"/>
        </w:rPr>
        <w:t xml:space="preserve"> </w:t>
      </w:r>
      <w:r w:rsidR="00B32892">
        <w:rPr>
          <w:sz w:val="24"/>
          <w:szCs w:val="24"/>
        </w:rPr>
        <w:t xml:space="preserve">que </w:t>
      </w:r>
      <w:r w:rsidR="00F25504">
        <w:rPr>
          <w:sz w:val="24"/>
          <w:szCs w:val="24"/>
        </w:rPr>
        <w:t>los estudiantes</w:t>
      </w:r>
      <w:r w:rsidR="00B32892">
        <w:rPr>
          <w:sz w:val="24"/>
          <w:szCs w:val="24"/>
        </w:rPr>
        <w:t xml:space="preserve"> realicen</w:t>
      </w:r>
      <w:r>
        <w:rPr>
          <w:sz w:val="24"/>
          <w:szCs w:val="24"/>
        </w:rPr>
        <w:t xml:space="preserve"> el desarrollo, pruebas y presentación del producto software </w:t>
      </w:r>
      <w:r w:rsidR="00B32892">
        <w:rPr>
          <w:sz w:val="24"/>
          <w:szCs w:val="24"/>
        </w:rPr>
        <w:t>que será el producto final entregado como proyecto de grado</w:t>
      </w: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181" w:name="_Toc497478928"/>
      <w:bookmarkStart w:id="182" w:name="_Toc497479971"/>
      <w:r w:rsidRPr="00C661D5">
        <w:t>REFERENCIAS BIBLIOGRÁFICAS</w:t>
      </w:r>
      <w:bookmarkEnd w:id="181"/>
      <w:bookmarkEnd w:id="182"/>
    </w:p>
    <w:p w14:paraId="389DEE86" w14:textId="77777777" w:rsidR="00575739" w:rsidRPr="00575739" w:rsidRDefault="00575739" w:rsidP="00575739"/>
    <w:p w14:paraId="591FD30B" w14:textId="4E7C0343" w:rsidR="00EC4646" w:rsidRPr="00EC4646" w:rsidRDefault="00575739" w:rsidP="00EC4646">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Retrieved from http://journals.continental.edu.pe/index.php/apuntes/article/view/255/279</w:t>
      </w:r>
    </w:p>
    <w:p w14:paraId="71AAD6C5"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Gimenez de Litebi Aznar, J. (2010). Muy breve historia del software. Retrieved July 2, 2017, from http://www.itespresso.es/muy-breve-historia-del-software-45687.html</w:t>
      </w:r>
    </w:p>
    <w:p w14:paraId="41FE2832"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Centro Nacional de Asistencia Técnica a la Industria, ASTIN-SENA. Retrieved from https://dialnet.unirioja.es/servlet/articulo?codigo=4560567</w:t>
      </w:r>
    </w:p>
    <w:p w14:paraId="4E58EC24"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Majó, Joan, M., &amp; Pere. (2001). La revolución educativa en la era de Internet. Retrieved from http://portal.cuc.edu.ve/upc/PNFT/TC/La revolucion educativa en la era de Internet.pdf</w:t>
      </w:r>
    </w:p>
    <w:p w14:paraId="44680316"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Manuel Luzuriaga Directora, J., Alejandra Cechich CoDirectora, D., &amp; Rossi, G. (2011). Universidad Nacional de La Plata Mejora de Procesos como Soporte a Prácticas de Gobierno Electrónico. Retrieved from http://sedici.unlp.edu.ar/bitstream/handle/10915/4199/Documento_completo.pdf?sequence=1</w:t>
      </w:r>
    </w:p>
    <w:p w14:paraId="654B2CF2"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Morato, M. (2016). Empieza bien el 2016: sumérgete en la revolución del software. Retrieved July 2, 2017, from https://www.fayerwayer.com/2016/01/empieza-bien-el-2016-sumergete-en-la-revolucion-del-software/</w:t>
      </w:r>
    </w:p>
    <w:p w14:paraId="10082479"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Moravia. (n.d.). Pruebas de funcionalidad. Retrieved November 13, 2017, from https://www.moravia.com/es/services/engineering-testing/functionality-testing/</w:t>
      </w:r>
    </w:p>
    <w:p w14:paraId="236BE04B"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Moreno Álvarez, J. L. (2004). Aplicación de un Sistema Experto para el desarrollo de Sistema Evaluador del modelo Capability Maturity Model (CMM) niveles dos y tres. Retrieved from http://catarina.udlap.mx/u_dl_a/tales/documentos/lis/moreno_a_jl/capitulo5.pdf</w:t>
      </w:r>
    </w:p>
    <w:p w14:paraId="7C8868C5"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Neumann, P. G. (1993). The Role Of Software Engineering. </w:t>
      </w:r>
      <w:r w:rsidRPr="00EC4646">
        <w:rPr>
          <w:i/>
          <w:iCs/>
          <w:noProof/>
          <w:sz w:val="24"/>
          <w:szCs w:val="24"/>
        </w:rPr>
        <w:t>Communications of the ACM</w:t>
      </w:r>
      <w:r w:rsidRPr="00EC4646">
        <w:rPr>
          <w:noProof/>
          <w:sz w:val="24"/>
          <w:szCs w:val="24"/>
        </w:rPr>
        <w:t xml:space="preserve">, </w:t>
      </w:r>
      <w:r w:rsidRPr="00EC4646">
        <w:rPr>
          <w:i/>
          <w:iCs/>
          <w:noProof/>
          <w:sz w:val="24"/>
          <w:szCs w:val="24"/>
        </w:rPr>
        <w:t>36</w:t>
      </w:r>
      <w:r w:rsidRPr="00EC4646">
        <w:rPr>
          <w:noProof/>
          <w:sz w:val="24"/>
          <w:szCs w:val="24"/>
        </w:rPr>
        <w:t>(5), 114. https://doi.org/10.1145/155049.214836</w:t>
      </w:r>
    </w:p>
    <w:p w14:paraId="1828515E"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Políticas de Privacidad y Condiciones de Uso. (n.d.). Retrieved from http://www.mintic.gov.co/portal/604/w3-article-2627.html</w:t>
      </w:r>
    </w:p>
    <w:p w14:paraId="1B15C82D"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Pruebas de Interfaces y Contenidos | Guía Digital. (n.d.). Retrieved November 13, 2017, from http://www.guiadigital.gob.cl/articulo/pruebas-de-interfaces-y-contenidos</w:t>
      </w:r>
    </w:p>
    <w:p w14:paraId="2DAD1C13"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Risen, J. (2013). Un “software” revolucionario que revela los secretos de las grandes bases de datos | Internacional | EL PAÍS. Retrieved July 2, 2017, from http://internacional.elpais.com/internacional/2013/06/10/actualidad/1370853710_349931.html</w:t>
      </w:r>
    </w:p>
    <w:p w14:paraId="651AC171" w14:textId="77777777" w:rsidR="00EC4646" w:rsidRPr="00EC4646" w:rsidRDefault="00EC4646" w:rsidP="00EC4646">
      <w:pPr>
        <w:autoSpaceDE w:val="0"/>
        <w:autoSpaceDN w:val="0"/>
        <w:adjustRightInd w:val="0"/>
        <w:spacing w:line="480" w:lineRule="auto"/>
        <w:ind w:left="480" w:hanging="480"/>
        <w:rPr>
          <w:noProof/>
          <w:sz w:val="24"/>
        </w:rPr>
      </w:pPr>
      <w:r w:rsidRPr="00EC4646">
        <w:rPr>
          <w:noProof/>
          <w:sz w:val="24"/>
          <w:szCs w:val="24"/>
        </w:rPr>
        <w:t xml:space="preserve">Rodríguez Bello, D. L., &amp; Valero Sánchez, D. A. (2015). 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7CB31D75" w14:textId="1DF3C061" w:rsidR="003F1952" w:rsidRPr="00C661D5" w:rsidRDefault="00575739" w:rsidP="00EC4646">
      <w:pPr>
        <w:autoSpaceDE w:val="0"/>
        <w:autoSpaceDN w:val="0"/>
        <w:adjustRightInd w:val="0"/>
        <w:spacing w:line="480" w:lineRule="auto"/>
        <w:ind w:left="480" w:hanging="48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183" w:name="_Toc497478929"/>
      <w:bookmarkStart w:id="184" w:name="_Toc497479972"/>
      <w:r w:rsidRPr="00C661D5">
        <w:t>ANEXOS</w:t>
      </w:r>
      <w:bookmarkEnd w:id="183"/>
      <w:bookmarkEnd w:id="184"/>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4"/>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lkin" w:date="2017-11-02T23:05:00Z" w:initials="e">
    <w:p w14:paraId="43649700" w14:textId="2F2CDAA3" w:rsidR="00E72A05" w:rsidRDefault="00E72A05">
      <w:pPr>
        <w:pStyle w:val="Textocomentario"/>
      </w:pPr>
      <w:r>
        <w:rPr>
          <w:rStyle w:val="Refdecomentario"/>
        </w:rPr>
        <w:annotationRef/>
      </w:r>
      <w:r>
        <w:t>Agregar figuras</w:t>
      </w:r>
    </w:p>
  </w:comment>
  <w:comment w:id="2" w:author="elkin" w:date="2017-11-02T23:05:00Z" w:initials="e">
    <w:p w14:paraId="1AD2EADD" w14:textId="33684D27" w:rsidR="00E72A05" w:rsidRDefault="00E72A05">
      <w:pPr>
        <w:pStyle w:val="Textocomentario"/>
      </w:pPr>
      <w:r>
        <w:rPr>
          <w:rStyle w:val="Refdecomentario"/>
        </w:rPr>
        <w:annotationRef/>
      </w:r>
      <w:r>
        <w:t>Agregar tablas</w:t>
      </w:r>
    </w:p>
  </w:comment>
  <w:comment w:id="128" w:author="elkin" w:date="2017-11-02T23:03:00Z" w:initials="e">
    <w:p w14:paraId="4E57B673" w14:textId="3A803A07" w:rsidR="00E72A05" w:rsidRDefault="00E72A05">
      <w:pPr>
        <w:pStyle w:val="Textocomentario"/>
      </w:pPr>
      <w:r>
        <w:rPr>
          <w:rStyle w:val="Refdecomentario"/>
        </w:rPr>
        <w:annotationRef/>
      </w:r>
      <w:r>
        <w:t>Actualizar imagen</w:t>
      </w:r>
    </w:p>
  </w:comment>
  <w:comment w:id="132" w:author="elkin" w:date="2017-11-02T23:04:00Z" w:initials="e">
    <w:p w14:paraId="643F0305" w14:textId="7C887A90" w:rsidR="00E72A05" w:rsidRDefault="00E72A05">
      <w:pPr>
        <w:pStyle w:val="Textocomentario"/>
      </w:pPr>
      <w:r>
        <w:rPr>
          <w:rStyle w:val="Refdecomentario"/>
        </w:rPr>
        <w:annotationRef/>
      </w:r>
      <w:r>
        <w:t>Actualizar imagen</w:t>
      </w:r>
    </w:p>
  </w:comment>
  <w:comment w:id="158" w:author="elkin" w:date="2017-11-02T23:09:00Z" w:initials="e">
    <w:p w14:paraId="480B553B" w14:textId="75D19AF6" w:rsidR="00E72A05" w:rsidRDefault="00E72A05">
      <w:pPr>
        <w:pStyle w:val="Textocomentario"/>
      </w:pPr>
      <w:r>
        <w:rPr>
          <w:rStyle w:val="Refdecomentario"/>
        </w:rPr>
        <w:annotationRef/>
      </w:r>
      <w:r>
        <w:t>Actualizar imagen</w:t>
      </w:r>
    </w:p>
  </w:comment>
  <w:comment w:id="160" w:author="elkin" w:date="2017-11-02T23:09:00Z" w:initials="e">
    <w:p w14:paraId="7E7FDA7F" w14:textId="3D29C36E" w:rsidR="00E72A05" w:rsidRDefault="00E72A05">
      <w:pPr>
        <w:pStyle w:val="Textocomentario"/>
      </w:pPr>
      <w:r>
        <w:rPr>
          <w:rStyle w:val="Refdecomentario"/>
        </w:rPr>
        <w:annotationRef/>
      </w:r>
      <w:r>
        <w:t>Actualizar imagen</w:t>
      </w:r>
    </w:p>
  </w:comment>
  <w:comment w:id="164" w:author="elkin" w:date="2017-11-02T23:11:00Z" w:initials="e">
    <w:p w14:paraId="30D7A66F" w14:textId="5C18CF2F" w:rsidR="00E72A05" w:rsidRDefault="00E72A05">
      <w:pPr>
        <w:pStyle w:val="Textocomentario"/>
      </w:pPr>
      <w:r>
        <w:rPr>
          <w:rStyle w:val="Refdecomentario"/>
        </w:rPr>
        <w:annotationRef/>
      </w:r>
      <w:r>
        <w:t>Terminar esta parte</w:t>
      </w:r>
    </w:p>
  </w:comment>
  <w:comment w:id="168" w:author="elkin" w:date="2017-11-03T23:36:00Z" w:initials="e">
    <w:p w14:paraId="32EE7D7D" w14:textId="102B5DB4" w:rsidR="00E72A05" w:rsidRDefault="00E72A05">
      <w:pPr>
        <w:pStyle w:val="Textocomentario"/>
      </w:pPr>
      <w:r>
        <w:rPr>
          <w:rStyle w:val="Refdecomentario"/>
        </w:rPr>
        <w:annotationRef/>
      </w:r>
      <w:r>
        <w:t>Revisar en el git en que momentos la aplicación llego a un punto estable y agregarlo a la tabla</w:t>
      </w:r>
    </w:p>
  </w:comment>
  <w:comment w:id="172" w:author="elkin" w:date="2017-11-13T12:09:00Z" w:initials="e">
    <w:p w14:paraId="1ED4B671" w14:textId="243DEED0" w:rsidR="00E72A05" w:rsidRDefault="00E72A05" w:rsidP="003A2856">
      <w:pPr>
        <w:pStyle w:val="Textocomentario"/>
      </w:pPr>
      <w:r>
        <w:rPr>
          <w:rStyle w:val="Refdecomentario"/>
        </w:rPr>
        <w:annotationRef/>
      </w:r>
      <w:r>
        <w:t>Agregar las acciones más importantes de la aplicació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649700" w15:done="0"/>
  <w15:commentEx w15:paraId="1AD2EADD" w15:done="0"/>
  <w15:commentEx w15:paraId="4E57B673" w15:done="0"/>
  <w15:commentEx w15:paraId="643F0305" w15:done="0"/>
  <w15:commentEx w15:paraId="480B553B" w15:done="0"/>
  <w15:commentEx w15:paraId="7E7FDA7F" w15:done="0"/>
  <w15:commentEx w15:paraId="30D7A66F" w15:done="0"/>
  <w15:commentEx w15:paraId="32EE7D7D" w15:done="0"/>
  <w15:commentEx w15:paraId="1ED4B6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0647A" w14:textId="77777777" w:rsidR="00ED39AF" w:rsidRDefault="00ED39AF">
      <w:r>
        <w:separator/>
      </w:r>
    </w:p>
  </w:endnote>
  <w:endnote w:type="continuationSeparator" w:id="0">
    <w:p w14:paraId="2D4761B5" w14:textId="77777777" w:rsidR="00ED39AF" w:rsidRDefault="00ED39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0CE2B" w14:textId="77777777" w:rsidR="00E72A05" w:rsidRDefault="00E72A05">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E72A05" w14:paraId="281485CE" w14:textId="77777777">
      <w:trPr>
        <w:trHeight w:val="200"/>
      </w:trPr>
      <w:tc>
        <w:tcPr>
          <w:tcW w:w="2977" w:type="dxa"/>
          <w:vMerge w:val="restart"/>
        </w:tcPr>
        <w:p w14:paraId="53422402" w14:textId="77777777" w:rsidR="00E72A05" w:rsidRDefault="00E72A05">
          <w:pPr>
            <w:jc w:val="left"/>
            <w:rPr>
              <w:sz w:val="14"/>
              <w:szCs w:val="14"/>
            </w:rPr>
          </w:pPr>
          <w:r>
            <w:rPr>
              <w:sz w:val="14"/>
              <w:szCs w:val="14"/>
            </w:rPr>
            <w:t xml:space="preserve">ELABORADO POR: </w:t>
          </w:r>
        </w:p>
        <w:p w14:paraId="2B6C3925" w14:textId="77777777" w:rsidR="00E72A05" w:rsidRDefault="00E72A05">
          <w:pPr>
            <w:jc w:val="left"/>
            <w:rPr>
              <w:sz w:val="14"/>
              <w:szCs w:val="14"/>
            </w:rPr>
          </w:pPr>
          <w:r>
            <w:rPr>
              <w:sz w:val="14"/>
              <w:szCs w:val="14"/>
            </w:rPr>
            <w:t>Oficina de Investigaciones</w:t>
          </w:r>
        </w:p>
        <w:p w14:paraId="71D900CD" w14:textId="77777777" w:rsidR="00E72A05" w:rsidRDefault="00E72A05">
          <w:pPr>
            <w:ind w:left="357" w:hanging="357"/>
            <w:jc w:val="left"/>
            <w:rPr>
              <w:sz w:val="14"/>
              <w:szCs w:val="14"/>
            </w:rPr>
          </w:pPr>
        </w:p>
      </w:tc>
      <w:tc>
        <w:tcPr>
          <w:tcW w:w="4112" w:type="dxa"/>
          <w:vMerge w:val="restart"/>
        </w:tcPr>
        <w:p w14:paraId="2D00B9CD" w14:textId="77777777" w:rsidR="00E72A05" w:rsidRDefault="00E72A05">
          <w:pPr>
            <w:jc w:val="left"/>
            <w:rPr>
              <w:sz w:val="14"/>
              <w:szCs w:val="14"/>
            </w:rPr>
          </w:pPr>
          <w:r>
            <w:rPr>
              <w:sz w:val="14"/>
              <w:szCs w:val="14"/>
            </w:rPr>
            <w:t xml:space="preserve">REVISADO POR:  </w:t>
          </w:r>
        </w:p>
        <w:p w14:paraId="0FE4B4BC" w14:textId="77777777" w:rsidR="00E72A05" w:rsidRDefault="00E72A05">
          <w:pPr>
            <w:ind w:left="357" w:hanging="357"/>
            <w:jc w:val="left"/>
            <w:rPr>
              <w:sz w:val="14"/>
              <w:szCs w:val="14"/>
            </w:rPr>
          </w:pPr>
          <w:r>
            <w:rPr>
              <w:sz w:val="14"/>
              <w:szCs w:val="14"/>
            </w:rPr>
            <w:t>soporte al sistema integrado de gestión</w:t>
          </w:r>
        </w:p>
      </w:tc>
      <w:tc>
        <w:tcPr>
          <w:tcW w:w="3197" w:type="dxa"/>
        </w:tcPr>
        <w:p w14:paraId="53F639CE" w14:textId="77777777" w:rsidR="00E72A05" w:rsidRDefault="00E72A05">
          <w:pPr>
            <w:ind w:left="357" w:hanging="357"/>
            <w:jc w:val="left"/>
            <w:rPr>
              <w:sz w:val="14"/>
              <w:szCs w:val="14"/>
            </w:rPr>
          </w:pPr>
          <w:r>
            <w:rPr>
              <w:sz w:val="14"/>
              <w:szCs w:val="14"/>
            </w:rPr>
            <w:t>APROBADO POR : Asesor de planeación</w:t>
          </w:r>
        </w:p>
      </w:tc>
    </w:tr>
    <w:tr w:rsidR="00E72A05" w14:paraId="0206B20B" w14:textId="77777777">
      <w:trPr>
        <w:trHeight w:val="200"/>
      </w:trPr>
      <w:tc>
        <w:tcPr>
          <w:tcW w:w="2977" w:type="dxa"/>
          <w:vMerge/>
        </w:tcPr>
        <w:p w14:paraId="365DEDE1" w14:textId="77777777" w:rsidR="00E72A05" w:rsidRDefault="00E72A05">
          <w:pPr>
            <w:spacing w:line="276" w:lineRule="auto"/>
            <w:jc w:val="left"/>
            <w:rPr>
              <w:sz w:val="14"/>
              <w:szCs w:val="14"/>
            </w:rPr>
          </w:pPr>
        </w:p>
      </w:tc>
      <w:tc>
        <w:tcPr>
          <w:tcW w:w="4112" w:type="dxa"/>
          <w:vMerge/>
        </w:tcPr>
        <w:p w14:paraId="4C7B9380" w14:textId="77777777" w:rsidR="00E72A05" w:rsidRDefault="00E72A05">
          <w:pPr>
            <w:jc w:val="left"/>
            <w:rPr>
              <w:sz w:val="14"/>
              <w:szCs w:val="14"/>
            </w:rPr>
          </w:pPr>
        </w:p>
        <w:p w14:paraId="3BD66945" w14:textId="77777777" w:rsidR="00E72A05" w:rsidRDefault="00E72A05">
          <w:pPr>
            <w:jc w:val="left"/>
            <w:rPr>
              <w:sz w:val="14"/>
              <w:szCs w:val="14"/>
            </w:rPr>
          </w:pPr>
        </w:p>
      </w:tc>
      <w:tc>
        <w:tcPr>
          <w:tcW w:w="3197" w:type="dxa"/>
        </w:tcPr>
        <w:p w14:paraId="2B9158C1" w14:textId="77777777" w:rsidR="00E72A05" w:rsidRDefault="00E72A05">
          <w:pPr>
            <w:ind w:left="357" w:hanging="357"/>
            <w:jc w:val="left"/>
            <w:rPr>
              <w:sz w:val="14"/>
              <w:szCs w:val="14"/>
            </w:rPr>
          </w:pPr>
          <w:r>
            <w:rPr>
              <w:sz w:val="14"/>
              <w:szCs w:val="14"/>
            </w:rPr>
            <w:t xml:space="preserve">FECHA APROBACION: </w:t>
          </w:r>
        </w:p>
      </w:tc>
    </w:tr>
  </w:tbl>
  <w:p w14:paraId="55E8FFE0" w14:textId="77777777" w:rsidR="00E72A05" w:rsidRDefault="00E72A05">
    <w:pPr>
      <w:tabs>
        <w:tab w:val="center" w:pos="4419"/>
        <w:tab w:val="right" w:pos="8838"/>
      </w:tabs>
      <w:ind w:left="-567"/>
      <w:jc w:val="right"/>
    </w:pPr>
  </w:p>
  <w:p w14:paraId="66AD10D6" w14:textId="77777777" w:rsidR="00E72A05" w:rsidRDefault="00E72A05">
    <w:pPr>
      <w:tabs>
        <w:tab w:val="center" w:pos="4419"/>
        <w:tab w:val="right" w:pos="8838"/>
      </w:tabs>
      <w:spacing w:after="279"/>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148BD" w14:textId="77777777" w:rsidR="00ED39AF" w:rsidRDefault="00ED39AF">
      <w:r>
        <w:separator/>
      </w:r>
    </w:p>
  </w:footnote>
  <w:footnote w:type="continuationSeparator" w:id="0">
    <w:p w14:paraId="2E9FC146" w14:textId="77777777" w:rsidR="00ED39AF" w:rsidRDefault="00ED39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3CD67" w14:textId="77777777" w:rsidR="00E72A05" w:rsidRDefault="00E72A05">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E72A05" w14:paraId="034B90C1" w14:textId="77777777">
      <w:trPr>
        <w:trHeight w:val="700"/>
        <w:jc w:val="center"/>
      </w:trPr>
      <w:tc>
        <w:tcPr>
          <w:tcW w:w="1558" w:type="dxa"/>
        </w:tcPr>
        <w:p w14:paraId="31FBBD03" w14:textId="77777777" w:rsidR="00E72A05" w:rsidRDefault="00E72A05">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E72A05" w:rsidRDefault="00E72A05">
          <w:pPr>
            <w:jc w:val="center"/>
          </w:pPr>
          <w:r>
            <w:t>DOCENCIA</w:t>
          </w:r>
        </w:p>
      </w:tc>
      <w:tc>
        <w:tcPr>
          <w:tcW w:w="1843" w:type="dxa"/>
          <w:vAlign w:val="center"/>
        </w:tcPr>
        <w:p w14:paraId="04E7D85A" w14:textId="35EA818E" w:rsidR="00E72A05" w:rsidRDefault="00E72A05">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ED39AF">
            <w:rPr>
              <w:noProof/>
              <w:sz w:val="16"/>
              <w:szCs w:val="16"/>
            </w:rPr>
            <w:t>1</w:t>
          </w:r>
          <w:r>
            <w:rPr>
              <w:sz w:val="16"/>
              <w:szCs w:val="16"/>
            </w:rPr>
            <w:fldChar w:fldCharType="end"/>
          </w:r>
          <w:r>
            <w:rPr>
              <w:sz w:val="16"/>
              <w:szCs w:val="16"/>
            </w:rPr>
            <w:t xml:space="preserve"> </w:t>
          </w:r>
        </w:p>
        <w:p w14:paraId="4D63A8B2" w14:textId="3C4F9293" w:rsidR="00E72A05" w:rsidRDefault="00E72A05">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ED39AF">
            <w:rPr>
              <w:noProof/>
              <w:sz w:val="16"/>
              <w:szCs w:val="16"/>
            </w:rPr>
            <w:t>1</w:t>
          </w:r>
          <w:r>
            <w:rPr>
              <w:sz w:val="16"/>
              <w:szCs w:val="16"/>
            </w:rPr>
            <w:fldChar w:fldCharType="end"/>
          </w:r>
        </w:p>
      </w:tc>
    </w:tr>
    <w:tr w:rsidR="00E72A05" w14:paraId="2A44E672" w14:textId="77777777">
      <w:trPr>
        <w:trHeight w:val="580"/>
        <w:jc w:val="center"/>
      </w:trPr>
      <w:tc>
        <w:tcPr>
          <w:tcW w:w="1558" w:type="dxa"/>
          <w:vAlign w:val="center"/>
        </w:tcPr>
        <w:p w14:paraId="04FCF8A9" w14:textId="77777777" w:rsidR="00E72A05" w:rsidRDefault="00E72A05">
          <w:pPr>
            <w:jc w:val="center"/>
            <w:rPr>
              <w:sz w:val="16"/>
              <w:szCs w:val="16"/>
            </w:rPr>
          </w:pPr>
          <w:r>
            <w:rPr>
              <w:sz w:val="16"/>
              <w:szCs w:val="16"/>
            </w:rPr>
            <w:t>R-DC-95</w:t>
          </w:r>
        </w:p>
      </w:tc>
      <w:tc>
        <w:tcPr>
          <w:tcW w:w="5579" w:type="dxa"/>
          <w:vAlign w:val="center"/>
        </w:tcPr>
        <w:p w14:paraId="77DC15E1" w14:textId="77777777" w:rsidR="00E72A05" w:rsidRDefault="00E72A05">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E72A05" w:rsidRDefault="00E72A05">
          <w:pPr>
            <w:jc w:val="center"/>
            <w:rPr>
              <w:sz w:val="16"/>
              <w:szCs w:val="16"/>
            </w:rPr>
          </w:pPr>
          <w:r>
            <w:rPr>
              <w:sz w:val="16"/>
              <w:szCs w:val="16"/>
            </w:rPr>
            <w:t>VERSIÓN: 01</w:t>
          </w:r>
        </w:p>
      </w:tc>
    </w:tr>
  </w:tbl>
  <w:p w14:paraId="304970BE" w14:textId="77777777" w:rsidR="00E72A05" w:rsidRDefault="00E72A0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2" w15:restartNumberingAfterBreak="0">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8" w15:restartNumberingAfterBreak="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9" w15:restartNumberingAfterBreak="0">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15:restartNumberingAfterBreak="0">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2"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4"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15:restartNumberingAfterBreak="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8"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0"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1" w15:restartNumberingAfterBreak="0">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4"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5"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5"/>
  </w:num>
  <w:num w:numId="2">
    <w:abstractNumId w:val="0"/>
  </w:num>
  <w:num w:numId="3">
    <w:abstractNumId w:val="18"/>
  </w:num>
  <w:num w:numId="4">
    <w:abstractNumId w:val="14"/>
  </w:num>
  <w:num w:numId="5">
    <w:abstractNumId w:val="13"/>
  </w:num>
  <w:num w:numId="6">
    <w:abstractNumId w:val="24"/>
  </w:num>
  <w:num w:numId="7">
    <w:abstractNumId w:val="20"/>
  </w:num>
  <w:num w:numId="8">
    <w:abstractNumId w:val="22"/>
  </w:num>
  <w:num w:numId="9">
    <w:abstractNumId w:val="25"/>
  </w:num>
  <w:num w:numId="10">
    <w:abstractNumId w:val="3"/>
  </w:num>
  <w:num w:numId="11">
    <w:abstractNumId w:val="17"/>
  </w:num>
  <w:num w:numId="12">
    <w:abstractNumId w:val="4"/>
  </w:num>
  <w:num w:numId="13">
    <w:abstractNumId w:val="12"/>
  </w:num>
  <w:num w:numId="14">
    <w:abstractNumId w:val="19"/>
  </w:num>
  <w:num w:numId="15">
    <w:abstractNumId w:val="23"/>
  </w:num>
  <w:num w:numId="16">
    <w:abstractNumId w:val="5"/>
  </w:num>
  <w:num w:numId="17">
    <w:abstractNumId w:val="10"/>
  </w:num>
  <w:num w:numId="18">
    <w:abstractNumId w:val="9"/>
  </w:num>
  <w:num w:numId="19">
    <w:abstractNumId w:val="6"/>
  </w:num>
  <w:num w:numId="20">
    <w:abstractNumId w:val="8"/>
  </w:num>
  <w:num w:numId="21">
    <w:abstractNumId w:val="2"/>
  </w:num>
  <w:num w:numId="22">
    <w:abstractNumId w:val="7"/>
  </w:num>
  <w:num w:numId="23">
    <w:abstractNumId w:val="16"/>
  </w:num>
  <w:num w:numId="24">
    <w:abstractNumId w:val="11"/>
  </w:num>
  <w:num w:numId="25">
    <w:abstractNumId w:val="1"/>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3F1952"/>
    <w:rsid w:val="00021882"/>
    <w:rsid w:val="000258CD"/>
    <w:rsid w:val="00027088"/>
    <w:rsid w:val="00030E87"/>
    <w:rsid w:val="00070C88"/>
    <w:rsid w:val="0009602F"/>
    <w:rsid w:val="000B7BC4"/>
    <w:rsid w:val="000C1B85"/>
    <w:rsid w:val="000D3202"/>
    <w:rsid w:val="000F4329"/>
    <w:rsid w:val="000F7A3B"/>
    <w:rsid w:val="001C7F4C"/>
    <w:rsid w:val="001D108D"/>
    <w:rsid w:val="001E0F5E"/>
    <w:rsid w:val="001F5A89"/>
    <w:rsid w:val="00200CE9"/>
    <w:rsid w:val="00210BA0"/>
    <w:rsid w:val="00222B49"/>
    <w:rsid w:val="00244481"/>
    <w:rsid w:val="002B0FCA"/>
    <w:rsid w:val="002C3BAE"/>
    <w:rsid w:val="002D62D0"/>
    <w:rsid w:val="002F0063"/>
    <w:rsid w:val="003039C3"/>
    <w:rsid w:val="003063E3"/>
    <w:rsid w:val="00307578"/>
    <w:rsid w:val="00330A4E"/>
    <w:rsid w:val="00344756"/>
    <w:rsid w:val="00347202"/>
    <w:rsid w:val="00365425"/>
    <w:rsid w:val="00376230"/>
    <w:rsid w:val="00390DD7"/>
    <w:rsid w:val="003A2856"/>
    <w:rsid w:val="003A4250"/>
    <w:rsid w:val="003C7956"/>
    <w:rsid w:val="003D0BB9"/>
    <w:rsid w:val="003F1952"/>
    <w:rsid w:val="00401760"/>
    <w:rsid w:val="0041225F"/>
    <w:rsid w:val="00414812"/>
    <w:rsid w:val="0043228D"/>
    <w:rsid w:val="004354C7"/>
    <w:rsid w:val="004775CC"/>
    <w:rsid w:val="0048694F"/>
    <w:rsid w:val="004A6842"/>
    <w:rsid w:val="004B0D1D"/>
    <w:rsid w:val="004B13B0"/>
    <w:rsid w:val="004B5946"/>
    <w:rsid w:val="004C47FB"/>
    <w:rsid w:val="00507B04"/>
    <w:rsid w:val="00520DED"/>
    <w:rsid w:val="00567CD2"/>
    <w:rsid w:val="0057519C"/>
    <w:rsid w:val="00575739"/>
    <w:rsid w:val="00586478"/>
    <w:rsid w:val="005C0CD4"/>
    <w:rsid w:val="005C7480"/>
    <w:rsid w:val="005F390F"/>
    <w:rsid w:val="005F4220"/>
    <w:rsid w:val="00614EE1"/>
    <w:rsid w:val="00677E57"/>
    <w:rsid w:val="00680C1D"/>
    <w:rsid w:val="006830C6"/>
    <w:rsid w:val="006874D1"/>
    <w:rsid w:val="006948AB"/>
    <w:rsid w:val="006B122F"/>
    <w:rsid w:val="006B1286"/>
    <w:rsid w:val="006D3E21"/>
    <w:rsid w:val="00726565"/>
    <w:rsid w:val="00727C60"/>
    <w:rsid w:val="007369CC"/>
    <w:rsid w:val="00747E0E"/>
    <w:rsid w:val="007A263A"/>
    <w:rsid w:val="007A2DA2"/>
    <w:rsid w:val="007B07FD"/>
    <w:rsid w:val="007B647B"/>
    <w:rsid w:val="007C78D9"/>
    <w:rsid w:val="007F5334"/>
    <w:rsid w:val="00801331"/>
    <w:rsid w:val="00817C9E"/>
    <w:rsid w:val="00836AD6"/>
    <w:rsid w:val="00867E15"/>
    <w:rsid w:val="00870035"/>
    <w:rsid w:val="00873FE6"/>
    <w:rsid w:val="008842FC"/>
    <w:rsid w:val="008844F3"/>
    <w:rsid w:val="008863A2"/>
    <w:rsid w:val="00887F1D"/>
    <w:rsid w:val="00897D0B"/>
    <w:rsid w:val="008D13E5"/>
    <w:rsid w:val="00900E61"/>
    <w:rsid w:val="009308A8"/>
    <w:rsid w:val="009670E5"/>
    <w:rsid w:val="00967EB6"/>
    <w:rsid w:val="00985741"/>
    <w:rsid w:val="009C5C63"/>
    <w:rsid w:val="009E59BF"/>
    <w:rsid w:val="009F74FB"/>
    <w:rsid w:val="00A301BE"/>
    <w:rsid w:val="00A7743F"/>
    <w:rsid w:val="00A838E5"/>
    <w:rsid w:val="00A83D8C"/>
    <w:rsid w:val="00A96720"/>
    <w:rsid w:val="00AB1EB5"/>
    <w:rsid w:val="00AB320A"/>
    <w:rsid w:val="00AC07E3"/>
    <w:rsid w:val="00AC1F7C"/>
    <w:rsid w:val="00AC21B1"/>
    <w:rsid w:val="00AC6872"/>
    <w:rsid w:val="00AD77B6"/>
    <w:rsid w:val="00B01763"/>
    <w:rsid w:val="00B32892"/>
    <w:rsid w:val="00B45462"/>
    <w:rsid w:val="00B52827"/>
    <w:rsid w:val="00B53467"/>
    <w:rsid w:val="00B54DD3"/>
    <w:rsid w:val="00BA344C"/>
    <w:rsid w:val="00BB7C85"/>
    <w:rsid w:val="00BE2721"/>
    <w:rsid w:val="00C25455"/>
    <w:rsid w:val="00C40F8D"/>
    <w:rsid w:val="00C527EB"/>
    <w:rsid w:val="00C5496A"/>
    <w:rsid w:val="00C661D5"/>
    <w:rsid w:val="00C8193B"/>
    <w:rsid w:val="00C8308D"/>
    <w:rsid w:val="00C91C2F"/>
    <w:rsid w:val="00C94F87"/>
    <w:rsid w:val="00CB4DD0"/>
    <w:rsid w:val="00CC70A5"/>
    <w:rsid w:val="00CD05B1"/>
    <w:rsid w:val="00CD5B10"/>
    <w:rsid w:val="00D157E6"/>
    <w:rsid w:val="00D36EB6"/>
    <w:rsid w:val="00D524AD"/>
    <w:rsid w:val="00D8258D"/>
    <w:rsid w:val="00D83C96"/>
    <w:rsid w:val="00D86D44"/>
    <w:rsid w:val="00D97FBD"/>
    <w:rsid w:val="00DC0B1C"/>
    <w:rsid w:val="00DC59FA"/>
    <w:rsid w:val="00DD3493"/>
    <w:rsid w:val="00DF21A7"/>
    <w:rsid w:val="00E0076E"/>
    <w:rsid w:val="00E1076C"/>
    <w:rsid w:val="00E177C4"/>
    <w:rsid w:val="00E43469"/>
    <w:rsid w:val="00E4666C"/>
    <w:rsid w:val="00E723D2"/>
    <w:rsid w:val="00E72A05"/>
    <w:rsid w:val="00EC4646"/>
    <w:rsid w:val="00ED39AF"/>
    <w:rsid w:val="00F17E8C"/>
    <w:rsid w:val="00F25504"/>
    <w:rsid w:val="00F44242"/>
    <w:rsid w:val="00FB1C40"/>
    <w:rsid w:val="00FC337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15:docId w15:val="{3366A3DA-50DE-4401-9559-AD0AFA01A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Descripci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Descripci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jpg"/><Relationship Id="rId26" Type="http://schemas.microsoft.com/office/2007/relationships/hdphoto" Target="media/hdphoto2.wdp"/><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07/relationships/hdphoto" Target="media/hdphoto1.wdp"/><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3997BB6A-3FF8-4A26-86CF-511790D23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4</TotalTime>
  <Pages>86</Pages>
  <Words>16223</Words>
  <Characters>89231</Characters>
  <Application>Microsoft Office Word</Application>
  <DocSecurity>0</DocSecurity>
  <Lines>743</Lines>
  <Paragraphs>2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cp:lastModifiedBy>
  <cp:revision>74</cp:revision>
  <dcterms:created xsi:type="dcterms:W3CDTF">2017-07-02T18:51:00Z</dcterms:created>
  <dcterms:modified xsi:type="dcterms:W3CDTF">2017-11-14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